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5849" w:rsidRPr="00F86DCD" w:rsidRDefault="00F86DCD" w:rsidP="00F86DCD">
      <w:pPr>
        <w:pStyle w:val="IEEETitle"/>
        <w:spacing w:after="240"/>
        <w:rPr>
          <w:b/>
          <w:sz w:val="28"/>
          <w:szCs w:val="28"/>
          <w:lang w:val="en-GB"/>
        </w:rPr>
      </w:pPr>
      <w:r w:rsidRPr="00F86DCD">
        <w:rPr>
          <w:rStyle w:val="shorttext"/>
          <w:b/>
          <w:sz w:val="28"/>
          <w:szCs w:val="28"/>
          <w:shd w:val="clear" w:color="auto" w:fill="FFFFFF"/>
        </w:rPr>
        <w:t>Analisis Indikator Pendidikan: Partisipasi Pendidikan</w:t>
      </w:r>
      <w:r w:rsidRPr="00F86DCD">
        <w:rPr>
          <w:rStyle w:val="shorttext"/>
          <w:b/>
          <w:sz w:val="28"/>
          <w:szCs w:val="28"/>
          <w:shd w:val="clear" w:color="auto" w:fill="FFFFFF"/>
          <w:lang w:val="en-GB"/>
        </w:rPr>
        <w:t xml:space="preserve"> </w:t>
      </w:r>
      <w:proofErr w:type="spellStart"/>
      <w:r w:rsidRPr="00F86DCD">
        <w:rPr>
          <w:rStyle w:val="shorttext"/>
          <w:b/>
          <w:sz w:val="28"/>
          <w:szCs w:val="28"/>
          <w:shd w:val="clear" w:color="auto" w:fill="FFFFFF"/>
          <w:lang w:val="en-GB"/>
        </w:rPr>
        <w:t>di</w:t>
      </w:r>
      <w:proofErr w:type="spellEnd"/>
      <w:r w:rsidRPr="00F86DCD">
        <w:rPr>
          <w:rStyle w:val="shorttext"/>
          <w:b/>
          <w:sz w:val="28"/>
          <w:szCs w:val="28"/>
          <w:shd w:val="clear" w:color="auto" w:fill="FFFFFF"/>
          <w:lang w:val="en-GB"/>
        </w:rPr>
        <w:t xml:space="preserve"> Indonesia</w:t>
      </w:r>
      <w:r w:rsidRPr="00F86DCD">
        <w:rPr>
          <w:rStyle w:val="shorttext"/>
          <w:b/>
          <w:sz w:val="28"/>
          <w:szCs w:val="28"/>
          <w:shd w:val="clear" w:color="auto" w:fill="FFFFFF"/>
        </w:rPr>
        <w:t xml:space="preserve"> Periode 1994-2018</w:t>
      </w:r>
    </w:p>
    <w:p w:rsidR="00795849" w:rsidRPr="000C537E" w:rsidRDefault="000C537E" w:rsidP="000C537E">
      <w:pPr>
        <w:spacing w:after="0" w:line="276" w:lineRule="auto"/>
        <w:ind w:right="-5"/>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color w:val="000000"/>
          <w:sz w:val="24"/>
          <w:szCs w:val="24"/>
          <w:lang w:val="en-US"/>
        </w:rPr>
        <w:t>Abdul Fatah</w:t>
      </w:r>
      <w:r>
        <w:rPr>
          <w:rFonts w:ascii="Times New Roman" w:hAnsi="Times New Roman" w:cs="Times New Roman"/>
          <w:b/>
          <w:bCs/>
          <w:color w:val="000000"/>
          <w:sz w:val="24"/>
          <w:szCs w:val="24"/>
          <w:vertAlign w:val="superscript"/>
          <w:lang w:val="en-US"/>
        </w:rPr>
        <w:t>1</w:t>
      </w:r>
      <w:proofErr w:type="gramStart"/>
      <w:r>
        <w:rPr>
          <w:rFonts w:ascii="Times New Roman" w:hAnsi="Times New Roman" w:cs="Times New Roman"/>
          <w:b/>
          <w:bCs/>
          <w:color w:val="000000"/>
          <w:sz w:val="24"/>
          <w:szCs w:val="24"/>
          <w:lang w:val="en-US"/>
        </w:rPr>
        <w:t xml:space="preserve">, </w:t>
      </w:r>
      <w:r w:rsidR="00795849" w:rsidRPr="00795849">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Muhammad</w:t>
      </w:r>
      <w:proofErr w:type="gramEnd"/>
      <w:r>
        <w:rPr>
          <w:rFonts w:ascii="Times New Roman" w:hAnsi="Times New Roman" w:cs="Times New Roman"/>
          <w:b/>
          <w:bCs/>
          <w:color w:val="000000"/>
          <w:sz w:val="24"/>
          <w:szCs w:val="24"/>
          <w:lang w:val="en-US"/>
        </w:rPr>
        <w:t xml:space="preserve"> Suhaili</w:t>
      </w:r>
      <w:r>
        <w:rPr>
          <w:rFonts w:ascii="Times New Roman" w:hAnsi="Times New Roman" w:cs="Times New Roman"/>
          <w:b/>
          <w:bCs/>
          <w:color w:val="000000"/>
          <w:sz w:val="24"/>
          <w:szCs w:val="24"/>
          <w:vertAlign w:val="superscript"/>
          <w:lang w:val="en-US"/>
        </w:rPr>
        <w:t>2</w:t>
      </w:r>
      <w:r w:rsidR="00EC0C2C" w:rsidRPr="00EC0C2C">
        <w:rPr>
          <w:rFonts w:ascii="Times New Roman" w:hAnsi="Times New Roman" w:cs="Times New Roman"/>
          <w:b/>
          <w:bCs/>
          <w:color w:val="000000"/>
          <w:sz w:val="24"/>
          <w:szCs w:val="24"/>
          <w:lang w:val="en-US"/>
        </w:rPr>
        <w:t xml:space="preserve">, </w:t>
      </w:r>
      <w:r w:rsidR="00EC0C2C">
        <w:rPr>
          <w:rFonts w:ascii="Times New Roman" w:hAnsi="Times New Roman" w:cs="Times New Roman"/>
          <w:b/>
          <w:bCs/>
          <w:color w:val="000000"/>
          <w:sz w:val="24"/>
          <w:szCs w:val="24"/>
          <w:vertAlign w:val="superscript"/>
          <w:lang w:val="en-US"/>
        </w:rPr>
        <w:t>3</w:t>
      </w:r>
      <w:r w:rsidR="00EC0C2C" w:rsidRPr="00EC0C2C">
        <w:rPr>
          <w:rFonts w:ascii="Times New Roman" w:hAnsi="Times New Roman" w:cs="Times New Roman"/>
          <w:b/>
          <w:bCs/>
          <w:color w:val="000000"/>
          <w:sz w:val="24"/>
          <w:szCs w:val="24"/>
          <w:lang w:val="en-US"/>
        </w:rPr>
        <w:t xml:space="preserve">Isna </w:t>
      </w:r>
      <w:proofErr w:type="spellStart"/>
      <w:r w:rsidR="00EC0C2C" w:rsidRPr="00EC0C2C">
        <w:rPr>
          <w:rFonts w:ascii="Times New Roman" w:hAnsi="Times New Roman" w:cs="Times New Roman"/>
          <w:b/>
          <w:bCs/>
          <w:color w:val="000000"/>
          <w:sz w:val="24"/>
          <w:szCs w:val="24"/>
          <w:lang w:val="en-US"/>
        </w:rPr>
        <w:t>Farida</w:t>
      </w:r>
      <w:proofErr w:type="spellEnd"/>
    </w:p>
    <w:p w:rsidR="00795849" w:rsidRPr="0023051F" w:rsidRDefault="0023051F" w:rsidP="00795849">
      <w:pPr>
        <w:spacing w:after="0" w:line="276" w:lineRule="auto"/>
        <w:ind w:right="-5"/>
        <w:jc w:val="center"/>
        <w:rPr>
          <w:rFonts w:ascii="Times New Roman" w:hAnsi="Times New Roman" w:cs="Times New Roman"/>
          <w:color w:val="000000"/>
          <w:sz w:val="24"/>
          <w:szCs w:val="24"/>
          <w:lang w:val="en-US"/>
        </w:rPr>
      </w:pPr>
      <w:r w:rsidRPr="0023051F">
        <w:rPr>
          <w:rFonts w:ascii="Times New Roman" w:hAnsi="Times New Roman" w:cs="Times New Roman"/>
          <w:color w:val="000000"/>
          <w:sz w:val="24"/>
          <w:szCs w:val="24"/>
          <w:vertAlign w:val="superscript"/>
          <w:lang w:val="en-US"/>
        </w:rPr>
        <w:t>1</w:t>
      </w:r>
      <w:r w:rsidRPr="0023051F">
        <w:rPr>
          <w:rFonts w:ascii="Times New Roman" w:hAnsi="Times New Roman" w:cs="Times New Roman"/>
          <w:color w:val="000000"/>
          <w:sz w:val="24"/>
          <w:szCs w:val="24"/>
          <w:lang w:val="en-US"/>
        </w:rPr>
        <w:t xml:space="preserve">MTs </w:t>
      </w:r>
      <w:proofErr w:type="spellStart"/>
      <w:r w:rsidRPr="0023051F">
        <w:rPr>
          <w:rFonts w:ascii="Times New Roman" w:hAnsi="Times New Roman" w:cs="Times New Roman"/>
          <w:color w:val="000000"/>
          <w:sz w:val="24"/>
          <w:szCs w:val="24"/>
          <w:lang w:val="en-US"/>
        </w:rPr>
        <w:t>Negeri</w:t>
      </w:r>
      <w:proofErr w:type="spellEnd"/>
      <w:r w:rsidRPr="0023051F">
        <w:rPr>
          <w:rFonts w:ascii="Times New Roman" w:hAnsi="Times New Roman" w:cs="Times New Roman"/>
          <w:color w:val="000000"/>
          <w:sz w:val="24"/>
          <w:szCs w:val="24"/>
          <w:lang w:val="en-US"/>
        </w:rPr>
        <w:t xml:space="preserve"> 1 Lombok Tengah, </w:t>
      </w:r>
      <w:proofErr w:type="spellStart"/>
      <w:r w:rsidRPr="0023051F">
        <w:rPr>
          <w:rFonts w:ascii="Times New Roman" w:hAnsi="Times New Roman" w:cs="Times New Roman"/>
          <w:color w:val="000000"/>
          <w:sz w:val="24"/>
          <w:szCs w:val="24"/>
          <w:lang w:val="en-US"/>
        </w:rPr>
        <w:t>Kemenag</w:t>
      </w:r>
      <w:proofErr w:type="spellEnd"/>
      <w:r w:rsidRPr="0023051F">
        <w:rPr>
          <w:rFonts w:ascii="Times New Roman" w:hAnsi="Times New Roman" w:cs="Times New Roman"/>
          <w:color w:val="000000"/>
          <w:sz w:val="24"/>
          <w:szCs w:val="24"/>
          <w:lang w:val="en-US"/>
        </w:rPr>
        <w:t xml:space="preserve"> </w:t>
      </w:r>
      <w:proofErr w:type="spellStart"/>
      <w:r w:rsidRPr="0023051F">
        <w:rPr>
          <w:rFonts w:ascii="Times New Roman" w:hAnsi="Times New Roman" w:cs="Times New Roman"/>
          <w:color w:val="000000"/>
          <w:sz w:val="24"/>
          <w:szCs w:val="24"/>
          <w:lang w:val="en-US"/>
        </w:rPr>
        <w:t>Kabupaten</w:t>
      </w:r>
      <w:proofErr w:type="spellEnd"/>
      <w:r w:rsidRPr="0023051F">
        <w:rPr>
          <w:rFonts w:ascii="Times New Roman" w:hAnsi="Times New Roman" w:cs="Times New Roman"/>
          <w:color w:val="000000"/>
          <w:sz w:val="24"/>
          <w:szCs w:val="24"/>
          <w:lang w:val="en-US"/>
        </w:rPr>
        <w:t xml:space="preserve"> Lombok Tengah</w:t>
      </w:r>
    </w:p>
    <w:p w:rsidR="0023051F" w:rsidRDefault="0023051F" w:rsidP="00795849">
      <w:pPr>
        <w:spacing w:after="0" w:line="276" w:lineRule="auto"/>
        <w:ind w:right="-5"/>
        <w:jc w:val="center"/>
        <w:rPr>
          <w:rFonts w:ascii="Times New Roman" w:hAnsi="Times New Roman" w:cs="Times New Roman"/>
          <w:color w:val="000000"/>
          <w:sz w:val="24"/>
          <w:szCs w:val="24"/>
          <w:lang w:val="en-US"/>
        </w:rPr>
      </w:pPr>
      <w:r w:rsidRPr="0023051F">
        <w:rPr>
          <w:rFonts w:ascii="Times New Roman" w:hAnsi="Times New Roman" w:cs="Times New Roman"/>
          <w:color w:val="000000"/>
          <w:sz w:val="24"/>
          <w:szCs w:val="24"/>
          <w:vertAlign w:val="superscript"/>
          <w:lang w:val="en-US"/>
        </w:rPr>
        <w:t>2</w:t>
      </w:r>
      <w:r w:rsidRPr="0023051F">
        <w:rPr>
          <w:rFonts w:ascii="Times New Roman" w:hAnsi="Times New Roman" w:cs="Times New Roman"/>
          <w:color w:val="000000"/>
          <w:sz w:val="24"/>
          <w:szCs w:val="24"/>
          <w:lang w:val="en-US"/>
        </w:rPr>
        <w:t xml:space="preserve">MA </w:t>
      </w:r>
      <w:proofErr w:type="spellStart"/>
      <w:r w:rsidRPr="0023051F">
        <w:rPr>
          <w:rFonts w:ascii="Times New Roman" w:hAnsi="Times New Roman" w:cs="Times New Roman"/>
          <w:color w:val="000000"/>
          <w:sz w:val="24"/>
          <w:szCs w:val="24"/>
          <w:lang w:val="en-US"/>
        </w:rPr>
        <w:t>Negeri</w:t>
      </w:r>
      <w:proofErr w:type="spellEnd"/>
      <w:r w:rsidRPr="0023051F">
        <w:rPr>
          <w:rFonts w:ascii="Times New Roman" w:hAnsi="Times New Roman" w:cs="Times New Roman"/>
          <w:color w:val="000000"/>
          <w:sz w:val="24"/>
          <w:szCs w:val="24"/>
          <w:lang w:val="en-US"/>
        </w:rPr>
        <w:t xml:space="preserve"> 2 Lombok Tengah, </w:t>
      </w:r>
      <w:proofErr w:type="spellStart"/>
      <w:r w:rsidRPr="0023051F">
        <w:rPr>
          <w:rFonts w:ascii="Times New Roman" w:hAnsi="Times New Roman" w:cs="Times New Roman"/>
          <w:color w:val="000000"/>
          <w:sz w:val="24"/>
          <w:szCs w:val="24"/>
          <w:lang w:val="en-US"/>
        </w:rPr>
        <w:t>Kemenag</w:t>
      </w:r>
      <w:proofErr w:type="spellEnd"/>
      <w:r w:rsidRPr="0023051F">
        <w:rPr>
          <w:rFonts w:ascii="Times New Roman" w:hAnsi="Times New Roman" w:cs="Times New Roman"/>
          <w:color w:val="000000"/>
          <w:sz w:val="24"/>
          <w:szCs w:val="24"/>
          <w:lang w:val="en-US"/>
        </w:rPr>
        <w:t xml:space="preserve"> </w:t>
      </w:r>
      <w:proofErr w:type="spellStart"/>
      <w:r w:rsidRPr="0023051F">
        <w:rPr>
          <w:rFonts w:ascii="Times New Roman" w:hAnsi="Times New Roman" w:cs="Times New Roman"/>
          <w:color w:val="000000"/>
          <w:sz w:val="24"/>
          <w:szCs w:val="24"/>
          <w:lang w:val="en-US"/>
        </w:rPr>
        <w:t>Kabupaten</w:t>
      </w:r>
      <w:proofErr w:type="spellEnd"/>
      <w:r w:rsidRPr="0023051F">
        <w:rPr>
          <w:rFonts w:ascii="Times New Roman" w:hAnsi="Times New Roman" w:cs="Times New Roman"/>
          <w:color w:val="000000"/>
          <w:sz w:val="24"/>
          <w:szCs w:val="24"/>
          <w:lang w:val="en-US"/>
        </w:rPr>
        <w:t xml:space="preserve"> Lombok Tengah</w:t>
      </w:r>
    </w:p>
    <w:p w:rsidR="00EC0C2C" w:rsidRPr="0023051F" w:rsidRDefault="00EC0C2C" w:rsidP="00EC0C2C">
      <w:pPr>
        <w:spacing w:after="0" w:line="276" w:lineRule="auto"/>
        <w:ind w:right="-5"/>
        <w:jc w:val="center"/>
        <w:rPr>
          <w:rFonts w:ascii="Times New Roman" w:hAnsi="Times New Roman" w:cs="Times New Roman"/>
          <w:color w:val="000000"/>
          <w:sz w:val="24"/>
          <w:szCs w:val="24"/>
          <w:lang w:val="en-US"/>
        </w:rPr>
      </w:pPr>
      <w:r w:rsidRPr="00EC0C2C">
        <w:rPr>
          <w:rFonts w:ascii="Times New Roman" w:hAnsi="Times New Roman" w:cs="Times New Roman"/>
          <w:color w:val="000000"/>
          <w:sz w:val="24"/>
          <w:szCs w:val="24"/>
          <w:vertAlign w:val="superscript"/>
          <w:lang w:val="en-US"/>
        </w:rPr>
        <w:t>3</w:t>
      </w:r>
      <w:r>
        <w:rPr>
          <w:rFonts w:ascii="Times New Roman" w:hAnsi="Times New Roman" w:cs="Times New Roman"/>
          <w:color w:val="000000"/>
          <w:sz w:val="24"/>
          <w:szCs w:val="24"/>
          <w:lang w:val="en-US"/>
        </w:rPr>
        <w:t xml:space="preserve">MTs </w:t>
      </w:r>
      <w:proofErr w:type="spellStart"/>
      <w:r>
        <w:rPr>
          <w:rFonts w:ascii="Times New Roman" w:hAnsi="Times New Roman" w:cs="Times New Roman"/>
          <w:color w:val="000000"/>
          <w:sz w:val="24"/>
          <w:szCs w:val="24"/>
          <w:lang w:val="en-US"/>
        </w:rPr>
        <w:t>Negeri</w:t>
      </w:r>
      <w:proofErr w:type="spellEnd"/>
      <w:r>
        <w:rPr>
          <w:rFonts w:ascii="Times New Roman" w:hAnsi="Times New Roman" w:cs="Times New Roman"/>
          <w:color w:val="000000"/>
          <w:sz w:val="24"/>
          <w:szCs w:val="24"/>
          <w:lang w:val="en-US"/>
        </w:rPr>
        <w:t xml:space="preserve"> 1 Lombok Tengah, </w:t>
      </w:r>
      <w:proofErr w:type="spellStart"/>
      <w:r>
        <w:rPr>
          <w:rFonts w:ascii="Times New Roman" w:hAnsi="Times New Roman" w:cs="Times New Roman"/>
          <w:color w:val="000000"/>
          <w:sz w:val="24"/>
          <w:szCs w:val="24"/>
          <w:lang w:val="en-US"/>
        </w:rPr>
        <w:t>Kemena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abupaten</w:t>
      </w:r>
      <w:proofErr w:type="spellEnd"/>
      <w:r>
        <w:rPr>
          <w:rFonts w:ascii="Times New Roman" w:hAnsi="Times New Roman" w:cs="Times New Roman"/>
          <w:color w:val="000000"/>
          <w:sz w:val="24"/>
          <w:szCs w:val="24"/>
          <w:lang w:val="en-US"/>
        </w:rPr>
        <w:t xml:space="preserve"> Lombok Tengah</w:t>
      </w:r>
    </w:p>
    <w:p w:rsidR="00552355" w:rsidRPr="0023051F" w:rsidRDefault="00795849" w:rsidP="0023051F">
      <w:pPr>
        <w:spacing w:after="0" w:line="276" w:lineRule="auto"/>
        <w:ind w:right="-5"/>
        <w:jc w:val="center"/>
        <w:rPr>
          <w:rFonts w:ascii="Times New Roman" w:hAnsi="Times New Roman" w:cs="Times New Roman"/>
          <w:color w:val="000000"/>
          <w:sz w:val="24"/>
          <w:szCs w:val="24"/>
          <w:lang w:val="en-US"/>
        </w:rPr>
      </w:pPr>
      <w:r w:rsidRPr="0023051F">
        <w:rPr>
          <w:rFonts w:ascii="Times New Roman" w:hAnsi="Times New Roman" w:cs="Times New Roman"/>
          <w:color w:val="000000"/>
          <w:sz w:val="24"/>
          <w:szCs w:val="24"/>
          <w:lang w:val="en-US"/>
        </w:rPr>
        <w:t xml:space="preserve">*Corresponding Author e-mail: </w:t>
      </w:r>
      <w:r w:rsidR="0023051F" w:rsidRPr="0023051F">
        <w:rPr>
          <w:rFonts w:ascii="Times New Roman" w:hAnsi="Times New Roman" w:cs="Times New Roman"/>
          <w:color w:val="000000"/>
          <w:sz w:val="24"/>
          <w:szCs w:val="24"/>
          <w:lang w:val="en-US"/>
        </w:rPr>
        <w:t>muhammadsuhaili0324</w:t>
      </w:r>
      <w:r w:rsidRPr="0023051F">
        <w:rPr>
          <w:rFonts w:ascii="Times New Roman" w:hAnsi="Times New Roman" w:cs="Times New Roman"/>
          <w:color w:val="000000"/>
          <w:sz w:val="24"/>
          <w:szCs w:val="24"/>
          <w:lang w:val="en-US"/>
        </w:rPr>
        <w:t>@gmail.com</w:t>
      </w:r>
    </w:p>
    <w:p w:rsidR="009F6E9F" w:rsidRPr="008C66DE" w:rsidRDefault="009F6E9F" w:rsidP="000A7B2B">
      <w:pPr>
        <w:spacing w:after="0" w:line="276" w:lineRule="auto"/>
        <w:ind w:right="-5"/>
        <w:jc w:val="center"/>
        <w:rPr>
          <w:rFonts w:ascii="Times New Roman" w:eastAsia="Times New Roman" w:hAnsi="Times New Roman" w:cs="Times New Roman"/>
          <w:i/>
          <w:sz w:val="24"/>
          <w:szCs w:val="24"/>
          <w:lang w:val="en-US"/>
        </w:rPr>
      </w:pPr>
    </w:p>
    <w:tbl>
      <w:tblPr>
        <w:tblW w:w="9108" w:type="dxa"/>
        <w:tblInd w:w="108" w:type="dxa"/>
        <w:tblLook w:val="04A0"/>
      </w:tblPr>
      <w:tblGrid>
        <w:gridCol w:w="6120"/>
        <w:gridCol w:w="2988"/>
      </w:tblGrid>
      <w:tr w:rsidR="009F6E9F" w:rsidRPr="009F6E9F" w:rsidTr="0053364B">
        <w:tc>
          <w:tcPr>
            <w:tcW w:w="6120" w:type="dxa"/>
          </w:tcPr>
          <w:p w:rsidR="00B17385" w:rsidRPr="0023051F" w:rsidRDefault="003C57CB" w:rsidP="0023051F">
            <w:pPr>
              <w:spacing w:after="0" w:line="240" w:lineRule="auto"/>
              <w:ind w:right="95"/>
              <w:jc w:val="both"/>
              <w:rPr>
                <w:rFonts w:asciiTheme="majorBidi" w:hAnsiTheme="majorBidi" w:cstheme="majorBidi"/>
                <w:i/>
                <w:iCs/>
                <w:sz w:val="20"/>
                <w:szCs w:val="20"/>
                <w:lang w:val="en-US"/>
              </w:rPr>
            </w:pPr>
            <w:r w:rsidRPr="0023051F">
              <w:rPr>
                <w:rFonts w:asciiTheme="majorBidi" w:hAnsiTheme="majorBidi" w:cstheme="majorBidi"/>
                <w:b/>
                <w:i/>
                <w:iCs/>
                <w:sz w:val="20"/>
                <w:szCs w:val="20"/>
                <w:lang w:val="en-US"/>
              </w:rPr>
              <w:t>Abstract:</w:t>
            </w:r>
            <w:r w:rsidR="0023051F" w:rsidRPr="0023051F">
              <w:rPr>
                <w:rFonts w:asciiTheme="majorBidi" w:hAnsiTheme="majorBidi" w:cstheme="majorBidi"/>
                <w:b/>
                <w:i/>
                <w:iCs/>
                <w:sz w:val="20"/>
                <w:szCs w:val="20"/>
                <w:lang w:val="en-US"/>
              </w:rPr>
              <w:t xml:space="preserve"> </w:t>
            </w:r>
            <w:r w:rsidR="0023051F" w:rsidRPr="0023051F">
              <w:rPr>
                <w:rFonts w:asciiTheme="majorBidi" w:hAnsiTheme="majorBidi" w:cstheme="majorBidi"/>
                <w:i/>
                <w:iCs/>
                <w:sz w:val="20"/>
                <w:szCs w:val="20"/>
              </w:rPr>
              <w:t>The condition of a country's education can be seen through education indicators. School Participation Rate (</w:t>
            </w:r>
            <w:r w:rsidR="0023051F" w:rsidRPr="0023051F">
              <w:rPr>
                <w:rFonts w:asciiTheme="majorBidi" w:hAnsiTheme="majorBidi" w:cstheme="majorBidi"/>
                <w:i/>
                <w:iCs/>
                <w:sz w:val="20"/>
                <w:szCs w:val="20"/>
                <w:lang w:val="en-GB"/>
              </w:rPr>
              <w:t>SPR</w:t>
            </w:r>
            <w:r w:rsidR="0023051F" w:rsidRPr="0023051F">
              <w:rPr>
                <w:rFonts w:asciiTheme="majorBidi" w:hAnsiTheme="majorBidi" w:cstheme="majorBidi"/>
                <w:i/>
                <w:iCs/>
                <w:sz w:val="20"/>
                <w:szCs w:val="20"/>
              </w:rPr>
              <w:t>), Rough Participation Rate (</w:t>
            </w:r>
            <w:r w:rsidR="0023051F" w:rsidRPr="0023051F">
              <w:rPr>
                <w:rFonts w:asciiTheme="majorBidi" w:hAnsiTheme="majorBidi" w:cstheme="majorBidi"/>
                <w:i/>
                <w:iCs/>
                <w:sz w:val="20"/>
                <w:szCs w:val="20"/>
                <w:lang w:val="en-GB"/>
              </w:rPr>
              <w:t>RPR</w:t>
            </w:r>
            <w:r w:rsidR="0023051F" w:rsidRPr="0023051F">
              <w:rPr>
                <w:rFonts w:asciiTheme="majorBidi" w:hAnsiTheme="majorBidi" w:cstheme="majorBidi"/>
                <w:i/>
                <w:iCs/>
                <w:sz w:val="20"/>
                <w:szCs w:val="20"/>
              </w:rPr>
              <w:t>) and Pure Participation Rate (</w:t>
            </w:r>
            <w:r w:rsidR="0023051F" w:rsidRPr="0023051F">
              <w:rPr>
                <w:rFonts w:asciiTheme="majorBidi" w:hAnsiTheme="majorBidi" w:cstheme="majorBidi"/>
                <w:i/>
                <w:iCs/>
                <w:sz w:val="20"/>
                <w:szCs w:val="20"/>
                <w:lang w:val="en-GB"/>
              </w:rPr>
              <w:t>PPR</w:t>
            </w:r>
            <w:r w:rsidR="0023051F" w:rsidRPr="0023051F">
              <w:rPr>
                <w:rFonts w:asciiTheme="majorBidi" w:hAnsiTheme="majorBidi" w:cstheme="majorBidi"/>
                <w:i/>
                <w:iCs/>
                <w:sz w:val="20"/>
                <w:szCs w:val="20"/>
              </w:rPr>
              <w:t xml:space="preserve">) are education indicators that reflect the conditions of education participation in Indonesia. This study aims to describe the level of </w:t>
            </w:r>
            <w:r w:rsidR="0023051F" w:rsidRPr="0023051F">
              <w:rPr>
                <w:rFonts w:asciiTheme="majorBidi" w:hAnsiTheme="majorBidi" w:cstheme="majorBidi"/>
                <w:i/>
                <w:iCs/>
                <w:sz w:val="20"/>
                <w:szCs w:val="20"/>
                <w:lang w:val="en-GB"/>
              </w:rPr>
              <w:t>SPR</w:t>
            </w:r>
            <w:r w:rsidR="0023051F" w:rsidRPr="0023051F">
              <w:rPr>
                <w:rFonts w:asciiTheme="majorBidi" w:hAnsiTheme="majorBidi" w:cstheme="majorBidi"/>
                <w:i/>
                <w:iCs/>
                <w:sz w:val="20"/>
                <w:szCs w:val="20"/>
              </w:rPr>
              <w:t xml:space="preserve">, </w:t>
            </w:r>
            <w:r w:rsidR="0023051F" w:rsidRPr="0023051F">
              <w:rPr>
                <w:rFonts w:asciiTheme="majorBidi" w:hAnsiTheme="majorBidi" w:cstheme="majorBidi"/>
                <w:i/>
                <w:iCs/>
                <w:sz w:val="20"/>
                <w:szCs w:val="20"/>
                <w:lang w:val="en-GB"/>
              </w:rPr>
              <w:t>RPR</w:t>
            </w:r>
            <w:r w:rsidR="0023051F" w:rsidRPr="0023051F">
              <w:rPr>
                <w:rFonts w:asciiTheme="majorBidi" w:hAnsiTheme="majorBidi" w:cstheme="majorBidi"/>
                <w:i/>
                <w:iCs/>
                <w:sz w:val="20"/>
                <w:szCs w:val="20"/>
              </w:rPr>
              <w:t xml:space="preserve"> and </w:t>
            </w:r>
            <w:r w:rsidR="0023051F" w:rsidRPr="0023051F">
              <w:rPr>
                <w:rFonts w:asciiTheme="majorBidi" w:hAnsiTheme="majorBidi" w:cstheme="majorBidi"/>
                <w:i/>
                <w:iCs/>
                <w:sz w:val="20"/>
                <w:szCs w:val="20"/>
                <w:lang w:val="en-GB"/>
              </w:rPr>
              <w:t>PPR</w:t>
            </w:r>
            <w:r w:rsidR="0023051F" w:rsidRPr="0023051F">
              <w:rPr>
                <w:rFonts w:asciiTheme="majorBidi" w:hAnsiTheme="majorBidi" w:cstheme="majorBidi"/>
                <w:i/>
                <w:iCs/>
                <w:sz w:val="20"/>
                <w:szCs w:val="20"/>
              </w:rPr>
              <w:t xml:space="preserve"> based on age and level of education. This study uses a quantitative statistical approach with explorative descriptive analysis. The type of data used is secondary data from the Central Statistics Agency (</w:t>
            </w:r>
            <w:r w:rsidR="0023051F" w:rsidRPr="0023051F">
              <w:rPr>
                <w:rFonts w:asciiTheme="majorBidi" w:hAnsiTheme="majorBidi" w:cstheme="majorBidi"/>
                <w:i/>
                <w:iCs/>
                <w:sz w:val="20"/>
                <w:szCs w:val="20"/>
                <w:lang w:val="en-GB"/>
              </w:rPr>
              <w:t>CSA</w:t>
            </w:r>
            <w:r w:rsidR="0023051F" w:rsidRPr="0023051F">
              <w:rPr>
                <w:rFonts w:asciiTheme="majorBidi" w:hAnsiTheme="majorBidi" w:cstheme="majorBidi"/>
                <w:i/>
                <w:iCs/>
                <w:sz w:val="20"/>
                <w:szCs w:val="20"/>
              </w:rPr>
              <w:t xml:space="preserve">) during the 1994-2018 period. The results showed that the APS, APK and APM Indonesia based on age, and the level of education the trend has increased. However, based on the average </w:t>
            </w:r>
            <w:r w:rsidR="0023051F" w:rsidRPr="0023051F">
              <w:rPr>
                <w:rFonts w:asciiTheme="majorBidi" w:hAnsiTheme="majorBidi" w:cstheme="majorBidi"/>
                <w:i/>
                <w:iCs/>
                <w:sz w:val="20"/>
                <w:szCs w:val="20"/>
                <w:lang w:val="en-GB"/>
              </w:rPr>
              <w:t>SPR</w:t>
            </w:r>
            <w:r w:rsidR="0023051F" w:rsidRPr="0023051F">
              <w:rPr>
                <w:rFonts w:asciiTheme="majorBidi" w:hAnsiTheme="majorBidi" w:cstheme="majorBidi"/>
                <w:i/>
                <w:iCs/>
                <w:sz w:val="20"/>
                <w:szCs w:val="20"/>
              </w:rPr>
              <w:t xml:space="preserve">, </w:t>
            </w:r>
            <w:r w:rsidR="0023051F" w:rsidRPr="0023051F">
              <w:rPr>
                <w:rFonts w:asciiTheme="majorBidi" w:hAnsiTheme="majorBidi" w:cstheme="majorBidi"/>
                <w:i/>
                <w:iCs/>
                <w:sz w:val="20"/>
                <w:szCs w:val="20"/>
                <w:lang w:val="en-GB"/>
              </w:rPr>
              <w:t>RPR</w:t>
            </w:r>
            <w:r w:rsidR="0023051F" w:rsidRPr="0023051F">
              <w:rPr>
                <w:rFonts w:asciiTheme="majorBidi" w:hAnsiTheme="majorBidi" w:cstheme="majorBidi"/>
                <w:i/>
                <w:iCs/>
                <w:sz w:val="20"/>
                <w:szCs w:val="20"/>
              </w:rPr>
              <w:t xml:space="preserve"> and </w:t>
            </w:r>
            <w:r w:rsidR="0023051F" w:rsidRPr="0023051F">
              <w:rPr>
                <w:rFonts w:asciiTheme="majorBidi" w:hAnsiTheme="majorBidi" w:cstheme="majorBidi"/>
                <w:i/>
                <w:iCs/>
                <w:sz w:val="20"/>
                <w:szCs w:val="20"/>
                <w:lang w:val="en-GB"/>
              </w:rPr>
              <w:t xml:space="preserve">PPR </w:t>
            </w:r>
            <w:r w:rsidR="0023051F" w:rsidRPr="0023051F">
              <w:rPr>
                <w:rFonts w:asciiTheme="majorBidi" w:hAnsiTheme="majorBidi" w:cstheme="majorBidi"/>
                <w:i/>
                <w:iCs/>
                <w:sz w:val="20"/>
                <w:szCs w:val="20"/>
              </w:rPr>
              <w:t>values, education participation has decreased with age and the level of education pursued. The implication of this research is to provide information for the government and other educational providers to make a reference in improving the quality of education related to the opportunity to obtain an equitable education for the community.</w:t>
            </w:r>
          </w:p>
          <w:p w:rsidR="0023051F" w:rsidRPr="0023051F" w:rsidRDefault="0023051F" w:rsidP="0023051F">
            <w:pPr>
              <w:pStyle w:val="Abstract"/>
              <w:ind w:right="17" w:firstLine="0"/>
              <w:rPr>
                <w:rFonts w:asciiTheme="majorBidi" w:hAnsiTheme="majorBidi" w:cstheme="majorBidi"/>
                <w:b w:val="0"/>
                <w:i/>
                <w:iCs/>
                <w:sz w:val="20"/>
                <w:szCs w:val="20"/>
                <w:lang w:val="id-ID"/>
              </w:rPr>
            </w:pPr>
            <w:r w:rsidRPr="0023051F">
              <w:rPr>
                <w:rFonts w:asciiTheme="majorBidi" w:hAnsiTheme="majorBidi" w:cstheme="majorBidi"/>
                <w:i/>
                <w:iCs/>
                <w:sz w:val="20"/>
                <w:szCs w:val="20"/>
                <w:lang w:val="id-ID"/>
              </w:rPr>
              <w:t>Abstrak:</w:t>
            </w:r>
            <w:r w:rsidRPr="0023051F">
              <w:rPr>
                <w:rFonts w:asciiTheme="majorBidi" w:eastAsiaTheme="minorHAnsi" w:hAnsiTheme="majorBidi" w:cstheme="majorBidi"/>
                <w:i/>
                <w:iCs/>
                <w:sz w:val="20"/>
                <w:szCs w:val="20"/>
                <w:lang w:val="id-ID"/>
              </w:rPr>
              <w:t xml:space="preserve"> </w:t>
            </w:r>
            <w:r w:rsidRPr="0023051F">
              <w:rPr>
                <w:rFonts w:asciiTheme="majorBidi" w:hAnsiTheme="majorBidi" w:cstheme="majorBidi"/>
                <w:b w:val="0"/>
                <w:i/>
                <w:iCs/>
                <w:sz w:val="20"/>
                <w:szCs w:val="20"/>
                <w:lang w:val="id-ID"/>
              </w:rPr>
              <w:t xml:space="preserve">Kondisi pendidikan suatu negara dapat dilihat melalui indikator pendidikan. Angka Partisipasi Sekolah (APS), Angka Partisipasi Kasar (APK) dan Angka Partisipasi Murni (APM) adalah indikator pendidikan yang mencerminkan kondisi </w:t>
            </w:r>
            <w:proofErr w:type="spellStart"/>
            <w:r w:rsidRPr="0023051F">
              <w:rPr>
                <w:rFonts w:asciiTheme="majorBidi" w:hAnsiTheme="majorBidi" w:cstheme="majorBidi"/>
                <w:b w:val="0"/>
                <w:i/>
                <w:iCs/>
                <w:sz w:val="20"/>
                <w:szCs w:val="20"/>
                <w:lang w:val="en-GB"/>
              </w:rPr>
              <w:t>partisipasi</w:t>
            </w:r>
            <w:proofErr w:type="spellEnd"/>
            <w:r w:rsidRPr="0023051F">
              <w:rPr>
                <w:rFonts w:asciiTheme="majorBidi" w:hAnsiTheme="majorBidi" w:cstheme="majorBidi"/>
                <w:b w:val="0"/>
                <w:i/>
                <w:iCs/>
                <w:sz w:val="20"/>
                <w:szCs w:val="20"/>
                <w:lang w:val="en-GB"/>
              </w:rPr>
              <w:t xml:space="preserve"> </w:t>
            </w:r>
            <w:r w:rsidRPr="0023051F">
              <w:rPr>
                <w:rFonts w:asciiTheme="majorBidi" w:hAnsiTheme="majorBidi" w:cstheme="majorBidi"/>
                <w:b w:val="0"/>
                <w:i/>
                <w:iCs/>
                <w:sz w:val="20"/>
                <w:szCs w:val="20"/>
                <w:lang w:val="id-ID"/>
              </w:rPr>
              <w:t>pendidikan di Indonesia. Penelitian ini bertujuan untuk mendeskripsikan tingkat APS, APK dan APM berdasarkan usia dan jenjang pendidikan. Penelitian ini menggunakan pendekatan kuantitatif statistik dengan analisis deskriptif</w:t>
            </w:r>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exploratif</w:t>
            </w:r>
            <w:proofErr w:type="spellEnd"/>
            <w:r w:rsidRPr="0023051F">
              <w:rPr>
                <w:rFonts w:asciiTheme="majorBidi" w:hAnsiTheme="majorBidi" w:cstheme="majorBidi"/>
                <w:b w:val="0"/>
                <w:i/>
                <w:iCs/>
                <w:sz w:val="20"/>
                <w:szCs w:val="20"/>
                <w:lang w:val="id-ID"/>
              </w:rPr>
              <w:t xml:space="preserve">. Jenis data yang digunakan adalah data sekunder dari Badan Pusat statistik (BPS) selama periode 1994-2018. Hasil penelitian menunjukan bahwa APS, APK dan APM Indonesia berdasarkan usia, dan jenjang pendidikan </w:t>
            </w:r>
            <w:proofErr w:type="spellStart"/>
            <w:r w:rsidRPr="0023051F">
              <w:rPr>
                <w:rFonts w:asciiTheme="majorBidi" w:hAnsiTheme="majorBidi" w:cstheme="majorBidi"/>
                <w:b w:val="0"/>
                <w:i/>
                <w:iCs/>
                <w:sz w:val="20"/>
                <w:szCs w:val="20"/>
                <w:lang w:val="en-GB"/>
              </w:rPr>
              <w:t>trennya</w:t>
            </w:r>
            <w:proofErr w:type="spellEnd"/>
            <w:r w:rsidRPr="0023051F">
              <w:rPr>
                <w:rFonts w:asciiTheme="majorBidi" w:hAnsiTheme="majorBidi" w:cstheme="majorBidi"/>
                <w:b w:val="0"/>
                <w:i/>
                <w:iCs/>
                <w:sz w:val="20"/>
                <w:szCs w:val="20"/>
                <w:lang w:val="en-GB"/>
              </w:rPr>
              <w:t xml:space="preserve"> </w:t>
            </w:r>
            <w:r w:rsidRPr="0023051F">
              <w:rPr>
                <w:rFonts w:asciiTheme="majorBidi" w:hAnsiTheme="majorBidi" w:cstheme="majorBidi"/>
                <w:b w:val="0"/>
                <w:i/>
                <w:iCs/>
                <w:sz w:val="20"/>
                <w:szCs w:val="20"/>
                <w:lang w:val="id-ID"/>
              </w:rPr>
              <w:t>mengalami peningkatan.</w:t>
            </w:r>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Akantetapi</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berdasarkan</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nilai</w:t>
            </w:r>
            <w:proofErr w:type="spellEnd"/>
            <w:r w:rsidRPr="0023051F">
              <w:rPr>
                <w:rFonts w:asciiTheme="majorBidi" w:hAnsiTheme="majorBidi" w:cstheme="majorBidi"/>
                <w:b w:val="0"/>
                <w:i/>
                <w:iCs/>
                <w:sz w:val="20"/>
                <w:szCs w:val="20"/>
                <w:lang w:val="en-GB"/>
              </w:rPr>
              <w:t xml:space="preserve"> rata-rata APS, APK, </w:t>
            </w:r>
            <w:proofErr w:type="spellStart"/>
            <w:r w:rsidRPr="0023051F">
              <w:rPr>
                <w:rFonts w:asciiTheme="majorBidi" w:hAnsiTheme="majorBidi" w:cstheme="majorBidi"/>
                <w:b w:val="0"/>
                <w:i/>
                <w:iCs/>
                <w:sz w:val="20"/>
                <w:szCs w:val="20"/>
                <w:lang w:val="en-GB"/>
              </w:rPr>
              <w:t>dan</w:t>
            </w:r>
            <w:proofErr w:type="spellEnd"/>
            <w:r w:rsidRPr="0023051F">
              <w:rPr>
                <w:rFonts w:asciiTheme="majorBidi" w:hAnsiTheme="majorBidi" w:cstheme="majorBidi"/>
                <w:b w:val="0"/>
                <w:i/>
                <w:iCs/>
                <w:sz w:val="20"/>
                <w:szCs w:val="20"/>
                <w:lang w:val="en-GB"/>
              </w:rPr>
              <w:t xml:space="preserve"> APM, </w:t>
            </w:r>
            <w:proofErr w:type="spellStart"/>
            <w:r w:rsidRPr="0023051F">
              <w:rPr>
                <w:rFonts w:asciiTheme="majorBidi" w:hAnsiTheme="majorBidi" w:cstheme="majorBidi"/>
                <w:b w:val="0"/>
                <w:i/>
                <w:iCs/>
                <w:sz w:val="20"/>
                <w:szCs w:val="20"/>
                <w:lang w:val="en-GB"/>
              </w:rPr>
              <w:t>partisipasi</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pendidikan</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mengalami</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penurunan</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seiring</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bertambahnya</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usia</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dan</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jenjang</w:t>
            </w:r>
            <w:proofErr w:type="spellEnd"/>
            <w:r w:rsidRPr="0023051F">
              <w:rPr>
                <w:rFonts w:asciiTheme="majorBidi" w:hAnsiTheme="majorBidi" w:cstheme="majorBidi"/>
                <w:b w:val="0"/>
                <w:i/>
                <w:iCs/>
                <w:sz w:val="20"/>
                <w:szCs w:val="20"/>
                <w:lang w:val="en-GB"/>
              </w:rPr>
              <w:t xml:space="preserve"> </w:t>
            </w:r>
            <w:proofErr w:type="spellStart"/>
            <w:r w:rsidRPr="0023051F">
              <w:rPr>
                <w:rFonts w:asciiTheme="majorBidi" w:hAnsiTheme="majorBidi" w:cstheme="majorBidi"/>
                <w:b w:val="0"/>
                <w:i/>
                <w:iCs/>
                <w:sz w:val="20"/>
                <w:szCs w:val="20"/>
                <w:lang w:val="en-GB"/>
              </w:rPr>
              <w:t>pendidikan</w:t>
            </w:r>
            <w:proofErr w:type="spellEnd"/>
            <w:r w:rsidRPr="0023051F">
              <w:rPr>
                <w:rFonts w:asciiTheme="majorBidi" w:hAnsiTheme="majorBidi" w:cstheme="majorBidi"/>
                <w:b w:val="0"/>
                <w:i/>
                <w:iCs/>
                <w:sz w:val="20"/>
                <w:szCs w:val="20"/>
                <w:lang w:val="en-GB"/>
              </w:rPr>
              <w:t xml:space="preserve"> yang </w:t>
            </w:r>
            <w:proofErr w:type="spellStart"/>
            <w:r w:rsidRPr="0023051F">
              <w:rPr>
                <w:rFonts w:asciiTheme="majorBidi" w:hAnsiTheme="majorBidi" w:cstheme="majorBidi"/>
                <w:b w:val="0"/>
                <w:i/>
                <w:iCs/>
                <w:sz w:val="20"/>
                <w:szCs w:val="20"/>
                <w:lang w:val="en-GB"/>
              </w:rPr>
              <w:t>ditempuh</w:t>
            </w:r>
            <w:proofErr w:type="spellEnd"/>
            <w:r w:rsidRPr="0023051F">
              <w:rPr>
                <w:rFonts w:asciiTheme="majorBidi" w:hAnsiTheme="majorBidi" w:cstheme="majorBidi"/>
                <w:b w:val="0"/>
                <w:i/>
                <w:iCs/>
                <w:sz w:val="20"/>
                <w:szCs w:val="20"/>
                <w:lang w:val="en-GB"/>
              </w:rPr>
              <w:t>.</w:t>
            </w:r>
            <w:r w:rsidRPr="0023051F">
              <w:rPr>
                <w:rFonts w:asciiTheme="majorBidi" w:hAnsiTheme="majorBidi" w:cstheme="majorBidi"/>
                <w:b w:val="0"/>
                <w:i/>
                <w:iCs/>
                <w:sz w:val="20"/>
                <w:szCs w:val="20"/>
                <w:lang w:val="id-ID"/>
              </w:rPr>
              <w:t xml:space="preserve"> Implikasi dari penelitian ini adalah memberikan informasi bagi pemerintah dan pihak penyelenggara pendidikan lainya untuk dijadian  acuan dalam meningkatkan kualitas pendidikan terkait kesempatan memperoleh pendidikan yang merata bagi masyarakat.</w:t>
            </w:r>
          </w:p>
          <w:p w:rsidR="0023051F" w:rsidRPr="0023051F" w:rsidRDefault="0023051F" w:rsidP="0023051F">
            <w:pPr>
              <w:spacing w:after="0" w:line="240" w:lineRule="auto"/>
              <w:ind w:right="95"/>
              <w:jc w:val="both"/>
              <w:rPr>
                <w:rFonts w:ascii="Times New Roman" w:hAnsi="Times New Roman" w:cs="Times New Roman"/>
                <w:sz w:val="20"/>
                <w:szCs w:val="20"/>
              </w:rPr>
            </w:pPr>
          </w:p>
        </w:tc>
        <w:tc>
          <w:tcPr>
            <w:tcW w:w="2988" w:type="dxa"/>
          </w:tcPr>
          <w:p w:rsidR="003C57CB" w:rsidRPr="00C3780F" w:rsidRDefault="003C57CB" w:rsidP="003C57CB">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rsidR="003C57CB" w:rsidRPr="00C3780F" w:rsidRDefault="003C57CB" w:rsidP="00A53510">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sidR="005E3488">
              <w:rPr>
                <w:rFonts w:ascii="Times New Roman" w:eastAsia="Times New Roman" w:hAnsi="Times New Roman" w:cs="Times New Roman"/>
                <w:sz w:val="20"/>
                <w:szCs w:val="20"/>
                <w:lang w:val="en-US"/>
              </w:rPr>
              <w:t xml:space="preserve"> </w:t>
            </w:r>
            <w:r w:rsidR="00E56DA7">
              <w:rPr>
                <w:rFonts w:ascii="Times New Roman" w:eastAsia="Times New Roman" w:hAnsi="Times New Roman" w:cs="Times New Roman"/>
                <w:color w:val="FFFFFF"/>
                <w:sz w:val="20"/>
                <w:szCs w:val="20"/>
                <w:lang w:val="en-US"/>
              </w:rPr>
              <w:t xml:space="preserve"> 2</w:t>
            </w:r>
          </w:p>
          <w:p w:rsidR="003C57CB" w:rsidRPr="00C3780F" w:rsidRDefault="00E56DA7" w:rsidP="003C57CB">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evised</w:t>
            </w:r>
            <w:r w:rsidR="003C57CB" w:rsidRPr="00C3780F">
              <w:rPr>
                <w:rFonts w:ascii="Times New Roman" w:eastAsia="Times New Roman" w:hAnsi="Times New Roman" w:cs="Times New Roman"/>
                <w:sz w:val="20"/>
                <w:szCs w:val="20"/>
                <w:lang w:val="en-US"/>
              </w:rPr>
              <w:t>:</w:t>
            </w:r>
            <w:r w:rsidR="000B4FBC">
              <w:rPr>
                <w:rFonts w:ascii="Times New Roman" w:eastAsia="Times New Roman" w:hAnsi="Times New Roman" w:cs="Times New Roman"/>
                <w:sz w:val="20"/>
                <w:szCs w:val="20"/>
                <w:lang w:val="en-US"/>
              </w:rPr>
              <w:t xml:space="preserve"> </w:t>
            </w:r>
          </w:p>
          <w:p w:rsidR="003C57CB" w:rsidRPr="00C3780F" w:rsidRDefault="003C57CB" w:rsidP="00B3680E">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proofErr w:type="gramStart"/>
            <w:r w:rsidRPr="00C3780F">
              <w:rPr>
                <w:rFonts w:ascii="Times New Roman" w:eastAsia="Times New Roman" w:hAnsi="Times New Roman" w:cs="Times New Roman"/>
                <w:sz w:val="20"/>
                <w:szCs w:val="20"/>
                <w:lang w:val="en-US"/>
              </w:rPr>
              <w:t>:</w:t>
            </w:r>
            <w:r w:rsidR="00E56DA7" w:rsidRPr="00B622E8">
              <w:rPr>
                <w:rFonts w:ascii="Times New Roman" w:eastAsia="Times New Roman" w:hAnsi="Times New Roman" w:cs="Times New Roman"/>
                <w:color w:val="FFFFFF"/>
                <w:sz w:val="20"/>
                <w:szCs w:val="20"/>
                <w:lang w:val="en-US"/>
              </w:rPr>
              <w:t>..</w:t>
            </w:r>
            <w:proofErr w:type="gramEnd"/>
            <w:r w:rsidRPr="00C3780F">
              <w:rPr>
                <w:rFonts w:ascii="Times New Roman" w:eastAsia="Times New Roman" w:hAnsi="Times New Roman" w:cs="Times New Roman"/>
                <w:color w:val="FFFFFF"/>
                <w:sz w:val="20"/>
                <w:szCs w:val="20"/>
                <w:lang w:val="en-US"/>
              </w:rPr>
              <w:t xml:space="preserve"> 2017</w:t>
            </w:r>
          </w:p>
          <w:p w:rsidR="007D1530" w:rsidRPr="00C3780F" w:rsidRDefault="007D1530" w:rsidP="003C57CB">
            <w:pPr>
              <w:spacing w:after="0" w:line="240" w:lineRule="auto"/>
              <w:ind w:right="95"/>
              <w:jc w:val="both"/>
              <w:rPr>
                <w:rFonts w:ascii="Times New Roman" w:eastAsia="Times New Roman" w:hAnsi="Times New Roman" w:cs="Times New Roman"/>
                <w:b/>
                <w:sz w:val="20"/>
                <w:szCs w:val="20"/>
                <w:lang w:val="en-US"/>
              </w:rPr>
            </w:pPr>
          </w:p>
          <w:p w:rsidR="003C57CB" w:rsidRPr="00C3780F" w:rsidRDefault="003C57CB" w:rsidP="003C57CB">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r w:rsidR="00795849">
              <w:rPr>
                <w:rFonts w:ascii="Times New Roman" w:eastAsia="Times New Roman" w:hAnsi="Times New Roman" w:cs="Times New Roman"/>
                <w:b/>
                <w:sz w:val="20"/>
                <w:szCs w:val="20"/>
                <w:lang w:val="en-US"/>
              </w:rPr>
              <w:t xml:space="preserve"> :</w:t>
            </w:r>
          </w:p>
          <w:p w:rsidR="00935575" w:rsidRPr="0023051F" w:rsidRDefault="0023051F" w:rsidP="00B17385">
            <w:pPr>
              <w:pStyle w:val="NormalWeb"/>
              <w:spacing w:before="0" w:beforeAutospacing="0" w:after="0" w:afterAutospacing="0"/>
              <w:ind w:right="324"/>
            </w:pPr>
            <w:r w:rsidRPr="0023051F">
              <w:rPr>
                <w:rFonts w:asciiTheme="majorBidi" w:hAnsiTheme="majorBidi" w:cstheme="majorBidi"/>
                <w:sz w:val="20"/>
                <w:szCs w:val="20"/>
              </w:rPr>
              <w:t>School Participation Rate (</w:t>
            </w:r>
            <w:r w:rsidRPr="0023051F">
              <w:rPr>
                <w:rFonts w:asciiTheme="majorBidi" w:hAnsiTheme="majorBidi" w:cstheme="majorBidi"/>
                <w:sz w:val="20"/>
                <w:szCs w:val="20"/>
                <w:lang w:val="en-GB"/>
              </w:rPr>
              <w:t>SPR</w:t>
            </w:r>
            <w:r w:rsidRPr="0023051F">
              <w:rPr>
                <w:rFonts w:asciiTheme="majorBidi" w:hAnsiTheme="majorBidi" w:cstheme="majorBidi"/>
                <w:sz w:val="20"/>
                <w:szCs w:val="20"/>
              </w:rPr>
              <w:t>), Rough Participation Rate (</w:t>
            </w:r>
            <w:r w:rsidRPr="0023051F">
              <w:rPr>
                <w:rFonts w:asciiTheme="majorBidi" w:hAnsiTheme="majorBidi" w:cstheme="majorBidi"/>
                <w:sz w:val="20"/>
                <w:szCs w:val="20"/>
                <w:lang w:val="en-GB"/>
              </w:rPr>
              <w:t>RPR</w:t>
            </w:r>
            <w:r w:rsidRPr="0023051F">
              <w:rPr>
                <w:rFonts w:asciiTheme="majorBidi" w:hAnsiTheme="majorBidi" w:cstheme="majorBidi"/>
                <w:sz w:val="20"/>
                <w:szCs w:val="20"/>
              </w:rPr>
              <w:t>) and Pure Participation Rate (</w:t>
            </w:r>
            <w:r w:rsidRPr="0023051F">
              <w:rPr>
                <w:rFonts w:asciiTheme="majorBidi" w:hAnsiTheme="majorBidi" w:cstheme="majorBidi"/>
                <w:sz w:val="20"/>
                <w:szCs w:val="20"/>
                <w:lang w:val="en-GB"/>
              </w:rPr>
              <w:t>PPR</w:t>
            </w:r>
            <w:r w:rsidRPr="0023051F">
              <w:rPr>
                <w:rFonts w:asciiTheme="majorBidi" w:hAnsiTheme="majorBidi" w:cstheme="majorBidi"/>
                <w:sz w:val="20"/>
                <w:szCs w:val="20"/>
              </w:rPr>
              <w:t>)</w:t>
            </w:r>
            <w:r>
              <w:rPr>
                <w:rFonts w:asciiTheme="majorBidi" w:hAnsiTheme="majorBidi" w:cstheme="majorBidi"/>
                <w:sz w:val="20"/>
                <w:szCs w:val="20"/>
              </w:rPr>
              <w:t>.</w:t>
            </w:r>
          </w:p>
        </w:tc>
      </w:tr>
    </w:tbl>
    <w:p w:rsidR="00525A96" w:rsidRPr="00EF7B31" w:rsidRDefault="00FE26F0" w:rsidP="00FE26F0">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00EF7B31" w:rsidRPr="00EF7B31">
        <w:rPr>
          <w:rFonts w:ascii="Times New Roman" w:hAnsi="Times New Roman" w:cs="Times New Roman"/>
          <w:sz w:val="20"/>
          <w:szCs w:val="20"/>
        </w:rPr>
        <w:t xml:space="preserve">First </w:t>
      </w:r>
      <w:proofErr w:type="gramStart"/>
      <w:r w:rsidR="00EF7B31" w:rsidRPr="00EF7B31">
        <w:rPr>
          <w:rFonts w:ascii="Times New Roman" w:hAnsi="Times New Roman" w:cs="Times New Roman"/>
          <w:sz w:val="20"/>
          <w:szCs w:val="20"/>
        </w:rPr>
        <w:t>author.,</w:t>
      </w:r>
      <w:proofErr w:type="gramEnd"/>
      <w:r w:rsidR="00EF7B31" w:rsidRPr="00EF7B31">
        <w:rPr>
          <w:rFonts w:ascii="Times New Roman" w:hAnsi="Times New Roman" w:cs="Times New Roman"/>
          <w:sz w:val="20"/>
          <w:szCs w:val="20"/>
        </w:rPr>
        <w:t xml:space="preserve"> Second author., &amp;amp; Third author. (20xx). The title.</w:t>
      </w:r>
      <w:r w:rsidR="00525A96" w:rsidRPr="00525A96">
        <w:rPr>
          <w:rFonts w:ascii="Times New Roman" w:hAnsi="Times New Roman" w:cs="Times New Roman"/>
          <w:sz w:val="20"/>
          <w:szCs w:val="20"/>
        </w:rPr>
        <w:t xml:space="preserve"> </w:t>
      </w:r>
      <w:r w:rsidR="00525A96" w:rsidRPr="00525A96">
        <w:rPr>
          <w:rStyle w:val="Emphasis"/>
          <w:rFonts w:ascii="Times New Roman" w:hAnsi="Times New Roman" w:cs="Times New Roman"/>
          <w:sz w:val="20"/>
          <w:szCs w:val="20"/>
        </w:rPr>
        <w:t>Jurnal Kependidikan: Jurnal Hasil Penelitian dan Kajian Kepustakaan di Bidang Pendidikan</w:t>
      </w:r>
      <w:r w:rsidR="00EF7B31">
        <w:rPr>
          <w:rStyle w:val="Emphasis"/>
          <w:rFonts w:ascii="Times New Roman" w:hAnsi="Times New Roman" w:cs="Times New Roman"/>
          <w:sz w:val="20"/>
          <w:szCs w:val="20"/>
        </w:rPr>
        <w:t xml:space="preserve">, Pengajaran dan Pembelajaran, </w:t>
      </w:r>
      <w:proofErr w:type="spellStart"/>
      <w:r w:rsidR="00EF7B31">
        <w:rPr>
          <w:rStyle w:val="Emphasis"/>
          <w:rFonts w:ascii="Times New Roman" w:hAnsi="Times New Roman" w:cs="Times New Roman"/>
          <w:sz w:val="20"/>
          <w:szCs w:val="20"/>
          <w:lang w:val="en-US"/>
        </w:rPr>
        <w:t>vol</w:t>
      </w:r>
      <w:proofErr w:type="spellEnd"/>
      <w:r w:rsidR="00EF7B31">
        <w:rPr>
          <w:rFonts w:ascii="Times New Roman" w:hAnsi="Times New Roman" w:cs="Times New Roman"/>
          <w:sz w:val="20"/>
          <w:szCs w:val="20"/>
        </w:rPr>
        <w:t>(</w:t>
      </w:r>
      <w:r w:rsidR="00EF7B31">
        <w:rPr>
          <w:rFonts w:ascii="Times New Roman" w:hAnsi="Times New Roman" w:cs="Times New Roman"/>
          <w:sz w:val="20"/>
          <w:szCs w:val="20"/>
          <w:lang w:val="en-US"/>
        </w:rPr>
        <w:t>no</w:t>
      </w:r>
      <w:r w:rsidR="00525A96" w:rsidRPr="00525A96">
        <w:rPr>
          <w:rFonts w:ascii="Times New Roman" w:hAnsi="Times New Roman" w:cs="Times New Roman"/>
          <w:sz w:val="20"/>
          <w:szCs w:val="20"/>
        </w:rPr>
        <w:t>). doi:</w:t>
      </w:r>
      <w:r w:rsidR="00525A96" w:rsidRPr="00EF7B31">
        <w:rPr>
          <w:rFonts w:ascii="Times New Roman" w:hAnsi="Times New Roman" w:cs="Times New Roman"/>
          <w:sz w:val="20"/>
          <w:szCs w:val="20"/>
        </w:rPr>
        <w:t>https</w:t>
      </w:r>
      <w:r w:rsidR="00EF7B31">
        <w:rPr>
          <w:rFonts w:ascii="Times New Roman" w:hAnsi="Times New Roman" w:cs="Times New Roman"/>
          <w:sz w:val="20"/>
          <w:szCs w:val="20"/>
        </w:rPr>
        <w:t>://doi.org/10.33394/jk.v</w:t>
      </w:r>
      <w:proofErr w:type="spellStart"/>
      <w:r w:rsidR="00EF7B31">
        <w:rPr>
          <w:rFonts w:ascii="Times New Roman" w:hAnsi="Times New Roman" w:cs="Times New Roman"/>
          <w:sz w:val="20"/>
          <w:szCs w:val="20"/>
          <w:lang w:val="en-US"/>
        </w:rPr>
        <w:t>xxyyi</w:t>
      </w:r>
      <w:proofErr w:type="spellEnd"/>
    </w:p>
    <w:tbl>
      <w:tblPr>
        <w:tblW w:w="0" w:type="auto"/>
        <w:tblInd w:w="108" w:type="dxa"/>
        <w:tblLook w:val="04A0"/>
      </w:tblPr>
      <w:tblGrid>
        <w:gridCol w:w="3780"/>
        <w:gridCol w:w="5220"/>
      </w:tblGrid>
      <w:tr w:rsidR="00FE26F0" w:rsidRPr="00A672B6" w:rsidTr="008B0BA2">
        <w:trPr>
          <w:trHeight w:val="419"/>
        </w:trPr>
        <w:tc>
          <w:tcPr>
            <w:tcW w:w="3780" w:type="dxa"/>
            <w:shd w:val="clear" w:color="auto" w:fill="auto"/>
          </w:tcPr>
          <w:p w:rsidR="00FE26F0" w:rsidRPr="00EF7B31" w:rsidRDefault="00100EF8" w:rsidP="008B0BA2">
            <w:pPr>
              <w:spacing w:after="0" w:line="240" w:lineRule="auto"/>
              <w:jc w:val="both"/>
              <w:rPr>
                <w:sz w:val="18"/>
                <w:szCs w:val="18"/>
                <w:lang w:val="en-US"/>
              </w:rPr>
            </w:pPr>
            <w:r>
              <w:rPr>
                <w:noProof/>
                <w:sz w:val="18"/>
                <w:szCs w:val="18"/>
                <w:lang w:val="en-GB" w:eastAsia="en-GB"/>
              </w:rPr>
              <w:drawing>
                <wp:inline distT="0" distB="0" distL="0" distR="0">
                  <wp:extent cx="180975" cy="180975"/>
                  <wp:effectExtent l="0" t="0" r="9525" b="0"/>
                  <wp:docPr id="5" name="Picture 7"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8" cstate="print"/>
                          <a:srcRect/>
                          <a:stretch>
                            <a:fillRect/>
                          </a:stretch>
                        </pic:blipFill>
                        <pic:spPr bwMode="auto">
                          <a:xfrm>
                            <a:off x="0" y="0"/>
                            <a:ext cx="180975" cy="180975"/>
                          </a:xfrm>
                          <a:prstGeom prst="rect">
                            <a:avLst/>
                          </a:prstGeom>
                          <a:noFill/>
                          <a:ln w="9525">
                            <a:noFill/>
                            <a:miter lim="800000"/>
                            <a:headEnd/>
                            <a:tailEnd/>
                          </a:ln>
                        </pic:spPr>
                      </pic:pic>
                    </a:graphicData>
                  </a:graphic>
                </wp:inline>
              </w:drawing>
            </w:r>
            <w:r w:rsidR="00FE26F0" w:rsidRPr="00306B66">
              <w:rPr>
                <w:sz w:val="18"/>
                <w:szCs w:val="18"/>
              </w:rPr>
              <w:t xml:space="preserve"> </w:t>
            </w:r>
            <w:r w:rsidR="00525A96" w:rsidRPr="00EF7B31">
              <w:rPr>
                <w:rFonts w:ascii="Times New Roman" w:hAnsi="Times New Roman" w:cs="Times New Roman"/>
                <w:sz w:val="18"/>
                <w:szCs w:val="18"/>
              </w:rPr>
              <w:t>https</w:t>
            </w:r>
            <w:r w:rsidR="00EF7B31">
              <w:rPr>
                <w:rFonts w:ascii="Times New Roman" w:hAnsi="Times New Roman" w:cs="Times New Roman"/>
                <w:sz w:val="18"/>
                <w:szCs w:val="18"/>
              </w:rPr>
              <w:t>://doi.org/10.33394/jk.v</w:t>
            </w:r>
            <w:proofErr w:type="spellStart"/>
            <w:r w:rsidR="00EF7B31">
              <w:rPr>
                <w:rFonts w:ascii="Times New Roman" w:hAnsi="Times New Roman" w:cs="Times New Roman"/>
                <w:sz w:val="18"/>
                <w:szCs w:val="18"/>
                <w:lang w:val="en-US"/>
              </w:rPr>
              <w:t>xxyyi</w:t>
            </w:r>
            <w:proofErr w:type="spellEnd"/>
          </w:p>
        </w:tc>
        <w:tc>
          <w:tcPr>
            <w:tcW w:w="5220" w:type="dxa"/>
            <w:shd w:val="clear" w:color="auto" w:fill="auto"/>
            <w:vAlign w:val="center"/>
          </w:tcPr>
          <w:p w:rsidR="00FE26F0" w:rsidRPr="00A672B6" w:rsidRDefault="00FE26F0" w:rsidP="008B0BA2">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r w:rsidR="006128CC">
              <w:fldChar w:fldCharType="begin"/>
            </w:r>
            <w:r w:rsidR="006128CC">
              <w:instrText>HYPERLINK "http://creativecommons.org/licenses/by/4.0/"</w:instrText>
            </w:r>
            <w:r w:rsidR="006128CC">
              <w:fldChar w:fldCharType="separate"/>
            </w:r>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r w:rsidR="006128CC">
              <w:fldChar w:fldCharType="end"/>
            </w:r>
          </w:p>
        </w:tc>
      </w:tr>
    </w:tbl>
    <w:p w:rsidR="009A4BBB" w:rsidRPr="00803216" w:rsidRDefault="00FE26F0" w:rsidP="00FE26F0">
      <w:pPr>
        <w:spacing w:after="120" w:line="240" w:lineRule="auto"/>
        <w:ind w:right="95"/>
        <w:rPr>
          <w:rFonts w:ascii="Times New Roman" w:eastAsia="Times New Roman" w:hAnsi="Times New Roman" w:cs="Times New Roman"/>
          <w:sz w:val="24"/>
          <w:szCs w:val="24"/>
          <w:lang w:val="en-US"/>
        </w:rPr>
      </w:pPr>
      <w:r>
        <w:rPr>
          <w:noProof/>
          <w:lang w:val="en-US"/>
        </w:rPr>
        <w:t xml:space="preserve">                                                                                                                                                                  </w:t>
      </w:r>
      <w:r w:rsidR="00100EF8">
        <w:rPr>
          <w:noProof/>
          <w:lang w:val="en-GB" w:eastAsia="en-GB"/>
        </w:rPr>
        <w:drawing>
          <wp:inline distT="0" distB="0" distL="0" distR="0">
            <wp:extent cx="552450" cy="190500"/>
            <wp:effectExtent l="19050" t="0" r="0" b="0"/>
            <wp:docPr id="2" name="Picture 6"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9" cstate="print"/>
                    <a:srcRect/>
                    <a:stretch>
                      <a:fillRect/>
                    </a:stretch>
                  </pic:blipFill>
                  <pic:spPr bwMode="auto">
                    <a:xfrm>
                      <a:off x="0" y="0"/>
                      <a:ext cx="552450" cy="190500"/>
                    </a:xfrm>
                    <a:prstGeom prst="rect">
                      <a:avLst/>
                    </a:prstGeom>
                    <a:noFill/>
                    <a:ln w="9525">
                      <a:noFill/>
                      <a:miter lim="800000"/>
                      <a:headEnd/>
                      <a:tailEnd/>
                    </a:ln>
                  </pic:spPr>
                </pic:pic>
              </a:graphicData>
            </a:graphic>
          </wp:inline>
        </w:drawing>
      </w:r>
    </w:p>
    <w:p w:rsidR="009A4BBB" w:rsidRPr="00553882" w:rsidRDefault="00A90924" w:rsidP="00555C73">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b/>
          <w:color w:val="000000"/>
          <w:sz w:val="24"/>
          <w:szCs w:val="24"/>
          <w:lang w:val="en-US"/>
        </w:rPr>
        <w:lastRenderedPageBreak/>
        <w:t>Pendahuluan</w:t>
      </w:r>
      <w:proofErr w:type="spellEnd"/>
    </w:p>
    <w:p w:rsidR="0023051F" w:rsidRPr="0023051F" w:rsidRDefault="00A90924" w:rsidP="0023051F">
      <w:pPr>
        <w:pStyle w:val="IEEEParagraph"/>
        <w:ind w:firstLine="0"/>
        <w:rPr>
          <w:shd w:val="clear" w:color="auto" w:fill="FFFFFF"/>
        </w:rPr>
      </w:pPr>
      <w:r>
        <w:rPr>
          <w:shd w:val="clear" w:color="auto" w:fill="FFFFFF"/>
          <w:lang w:val="en-GB"/>
        </w:rPr>
        <w:tab/>
      </w:r>
      <w:r w:rsidR="0023051F" w:rsidRPr="0023051F">
        <w:rPr>
          <w:shd w:val="clear" w:color="auto" w:fill="FFFFFF"/>
        </w:rPr>
        <w:t xml:space="preserve">Keberhasilan pembangunan suatu bangsa sangat dipengaruhi oleh Sumber Daya Manusia (SDM), oleh sebab itu pendidikan merupakan sebuah keharusan bagi bangsa Indonesia karena pendidikan adalah dasar pembangunan SDM yang strategis </w:t>
      </w:r>
      <w:r w:rsidR="006128CC" w:rsidRPr="0023051F">
        <w:rPr>
          <w:shd w:val="clear" w:color="auto" w:fill="FFFFFF"/>
          <w:lang w:val="en-GB"/>
        </w:rPr>
        <w:fldChar w:fldCharType="begin" w:fldLock="1"/>
      </w:r>
      <w:r w:rsidR="0023051F" w:rsidRPr="0023051F">
        <w:rPr>
          <w:shd w:val="clear" w:color="auto" w:fill="FFFFFF"/>
          <w:lang w:val="en-GB"/>
        </w:rPr>
        <w:instrText>ADDIN CSL_CITATION {"citationItems":[{"id":"ITEM-1","itemData":{"author":[{"dropping-particle":"","family":"Ali","given":"M","non-dropping-particle":"","parse-names":false,"suffix":""}],"id":"ITEM-1","issued":{"date-parts":[["2009"]]},"publisher":"Grasindo","title":"Pendidikan untuk pembangunan nasional: menuju bangsa Indonesia yang mandiri dan berdaya saing tinggi","type":"book"},"uris":["http://www.mendeley.com/documents/?uuid=3273d640-63c1-480f-a0d3-34c8ea34d339"]},{"id":"ITEM-2","itemData":{"DOI":"10.12928/psikopedagogia.v1i2.4603","ISSN":"2301-6167","abstract":"Semua negara di dunia menyadari pentingnya pendidikan yang bertujuan untuk member petunjuk bagi keberlangsungan hidup suatu bangsa. Titik focus utama dalam meningkatkan pendidikan, yaitu pemerataan pendidikan, mutu pendidikan, relevansi pendidikan, dan efisiensi pengelolaan pendidikan. Peningkatan yang dilakukan harusnya dilakukan secara menyeluruh, tidak secara satu persatu, dan aspek lain diabaikan. Namun, mutu pendidikan dan pemerataan pendidikan di Indonesia masih tertinggal dibandingkan negara-negara lain. Salah sat peningkatan mutu pendidikan yang dilakukan oleh Negara Indonesia adalah dengan menetapkan standar Ujian Nasional, namun masih bermasalah. Kemudian Pemerataan Pendidikan yang dilakukan juga masih bermasalah dengan tidak meratanya kualutas pendidikan di setiap daerah.Perlu diupayakan untuk meningkatkan mutu pendidikan dan pemerataan pendidikan di Indonesia. Perlu diupayakan langkah untuk mengatasi masalah pendidikan tersebut, yaitu dengan diarahkan pada meningkatkan mutu pendidikan pada berbagai aspek, dan peningkatan pendidikan yang dilakukan secara merata di setiap daerah. Kata","author":[{"dropping-particle":"","family":"Idrus","given":"Muhammad","non-dropping-particle":"","parse-names":false,"suffix":""}],"container-title":"PSIKOPEDAGOGIA Jurnal Bimbingan dan Konseling","id":"ITEM-2","issue":"2","issued":{"date-parts":[["2012"]]},"page":"1-10","title":"Mutu Pendidikan Dan Pemerataan Pendidikan Di Daerah/Quality of Education and Regional Educational Equity","type":"article-journal","volume":"1"},"uris":["http://www.mendeley.com/documents/?uuid=fabd1752-7773-4917-8c59-5040f8f0ed7b"]},{"id":"ITEM-3","itemData":{"ISSN":"1978-1938","abstract":"Development of economics determined by many factor, for example by situation of natural resources, ability of human resource, and technology. Many countries expand reference development of political economy still focus on availibility of its natural resources. Experience on some developed countries like Japan and Singapore indication that availibility of natural resources in the reality not such a dominant factor in development of political economy. nations with limitation of natural resources had, in the reality have excellence of comparability in the field of human resource and technology. Development of human resource need dominant attention because of limitation of its natural resources. Development responsibility lay in society and government.","author":[{"dropping-particle":"","family":"Purwanto","given":"Nurtanio Agus","non-dropping-particle":"","parse-names":false,"suffix":""}],"container-title":"Jurnal Manajemen Pendidikan","id":"ITEM-3","issue":"2","issued":{"date-parts":[["2006"]]},"page":"1-7","title":"Kontribusi Pendidikan Bagi Pembangunan Ekonomi Negara","type":"article-journal","volume":"2"},"uris":["http://www.mendeley.com/documents/?uuid=89b40112-4bde-410c-baba-79aa913f1278"]}],"mendeley":{"formattedCitation":"(Ali, 2009; Idrus, 2012; Purwanto, 2006)","plainTextFormattedCitation":"(Ali, 2009; Idrus, 2012; Purwanto, 2006)","previouslyFormattedCitation":"(Ali, 2009; Idrus, 2012; Purwanto, 2006)"},"properties":{"noteIndex":0},"schema":"https://github.com/citation-style-language/schema/raw/master/csl-citation.json"}</w:instrText>
      </w:r>
      <w:r w:rsidR="006128CC" w:rsidRPr="0023051F">
        <w:rPr>
          <w:shd w:val="clear" w:color="auto" w:fill="FFFFFF"/>
          <w:lang w:val="en-GB"/>
        </w:rPr>
        <w:fldChar w:fldCharType="separate"/>
      </w:r>
      <w:r w:rsidR="0023051F" w:rsidRPr="0023051F">
        <w:rPr>
          <w:noProof/>
          <w:shd w:val="clear" w:color="auto" w:fill="FFFFFF"/>
          <w:lang w:val="en-GB"/>
        </w:rPr>
        <w:t>(Ali, 2009; Idrus, 2012; Purwanto, 2006)</w:t>
      </w:r>
      <w:r w:rsidR="006128CC" w:rsidRPr="0023051F">
        <w:rPr>
          <w:shd w:val="clear" w:color="auto" w:fill="FFFFFF"/>
          <w:lang w:val="en-GB"/>
        </w:rPr>
        <w:fldChar w:fldCharType="end"/>
      </w:r>
      <w:r w:rsidR="0023051F" w:rsidRPr="0023051F">
        <w:rPr>
          <w:shd w:val="clear" w:color="auto" w:fill="FFFFFF"/>
        </w:rPr>
        <w:t>.</w:t>
      </w:r>
      <w:r w:rsidR="0023051F" w:rsidRPr="0023051F">
        <w:rPr>
          <w:iCs/>
          <w:shd w:val="clear" w:color="auto" w:fill="FFFFFF"/>
        </w:rPr>
        <w:t xml:space="preserve"> Pendidikan berdasarkan pasal 1 ayat (1) UU. No. 20 Tahun 2003 tentang Sistem Pendidikan Nasional  menyata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Pendapat ahli mendefinisikan pendidikan sebagai </w:t>
      </w:r>
      <w:r w:rsidR="0023051F" w:rsidRPr="0023051F">
        <w:rPr>
          <w:shd w:val="clear" w:color="auto" w:fill="FFFFFF"/>
        </w:rPr>
        <w:t>pengaruh, bantuan atau tuntutan yang diberikan oleh orang yang bertanggungjawab kepada peserta didik</w:t>
      </w:r>
      <w:r w:rsidR="0023051F" w:rsidRPr="0023051F">
        <w:rPr>
          <w:shd w:val="clear" w:color="auto" w:fill="FFFFFF"/>
          <w:lang w:val="en-GB"/>
        </w:rPr>
        <w:t xml:space="preserve"> </w:t>
      </w:r>
      <w:r w:rsidR="006128CC" w:rsidRPr="0023051F">
        <w:rPr>
          <w:shd w:val="clear" w:color="auto" w:fill="FFFFFF"/>
          <w:lang w:val="en-GB"/>
        </w:rPr>
        <w:fldChar w:fldCharType="begin" w:fldLock="1"/>
      </w:r>
      <w:r w:rsidR="0023051F" w:rsidRPr="0023051F">
        <w:rPr>
          <w:shd w:val="clear" w:color="auto" w:fill="FFFFFF"/>
          <w:lang w:val="en-GB"/>
        </w:rPr>
        <w:instrText>ADDIN CSL_CITATION {"citationItems":[{"id":"ITEM-1","itemData":{"ISBN":"979-518-174-2","author":[{"dropping-particle":"","family":"Ahmadi","given":"Abu","non-dropping-particle":"","parse-names":false,"suffix":""},{"dropping-particle":"","family":"Ubhiyati","given":"Nur","non-dropping-particle":"","parse-names":false,"suffix":""}],"id":"ITEM-1","issued":{"date-parts":[["2007"]]},"publisher":"Rineka Cipta","publisher-place":"Jakrta","title":"Ilmu Pendidikan","type":"book"},"uris":["http://www.mendeley.com/documents/?uuid=8e7a72c9-e5ab-4024-bdad-0d9129bd4f39"]}],"mendeley":{"formattedCitation":"(Ahmadi &amp; Ubhiyati, 2007)","plainTextFormattedCitation":"(Ahmadi &amp; Ubhiyati, 2007)","previouslyFormattedCitation":"(Ahmadi &amp; Ubhiyati, 2007)"},"properties":{"noteIndex":0},"schema":"https://github.com/citation-style-language/schema/raw/master/csl-citation.json"}</w:instrText>
      </w:r>
      <w:r w:rsidR="006128CC" w:rsidRPr="0023051F">
        <w:rPr>
          <w:shd w:val="clear" w:color="auto" w:fill="FFFFFF"/>
          <w:lang w:val="en-GB"/>
        </w:rPr>
        <w:fldChar w:fldCharType="separate"/>
      </w:r>
      <w:r w:rsidR="0023051F" w:rsidRPr="0023051F">
        <w:rPr>
          <w:noProof/>
          <w:shd w:val="clear" w:color="auto" w:fill="FFFFFF"/>
          <w:lang w:val="en-GB"/>
        </w:rPr>
        <w:t>(Ahmadi &amp; Ubhiyati, 2007)</w:t>
      </w:r>
      <w:r w:rsidR="006128CC" w:rsidRPr="0023051F">
        <w:rPr>
          <w:shd w:val="clear" w:color="auto" w:fill="FFFFFF"/>
          <w:lang w:val="en-GB"/>
        </w:rPr>
        <w:fldChar w:fldCharType="end"/>
      </w:r>
      <w:r w:rsidR="0023051F" w:rsidRPr="0023051F">
        <w:rPr>
          <w:shd w:val="clear" w:color="auto" w:fill="FFFFFF"/>
        </w:rPr>
        <w:t xml:space="preserve">. Suherman dalam </w:t>
      </w:r>
      <w:r w:rsidR="006128CC" w:rsidRPr="0023051F">
        <w:rPr>
          <w:shd w:val="clear" w:color="auto" w:fill="FFFFFF"/>
          <w:lang w:val="en-GB"/>
        </w:rPr>
        <w:fldChar w:fldCharType="begin" w:fldLock="1"/>
      </w:r>
      <w:r w:rsidR="0023051F" w:rsidRPr="0023051F">
        <w:rPr>
          <w:shd w:val="clear" w:color="auto" w:fill="FFFFFF"/>
        </w:rPr>
        <w:instrText>ADDIN CSL_CITATION {"citationItems":[{"id":"ITEM-1","itemData":{"author":[{"dropping-particle":"","family":"Sahwiyadi","given":"","non-dropping-particle":"","parse-names":false,"suffix":""}],"container-title":"Realita Jurnal Penelitian dan Kebudayaan Islam","id":"ITEM-1","issue":"2","issued":{"date-parts":[["2018"]]},"page":"141-155","title":"Pendidikan anak perspektif munif chatib dan relevansinya dengan pendidikan anak dalam islam","type":"article-journal","volume":"16"},"uris":["http://www.mendeley.com/documents/?uuid=c5fbace9-f89a-4fdf-82f2-437c08c90b8f"]}],"mendeley":{"formattedCitation":"(Sahwiyadi, 2018)","plainTextFormattedCitation":"(Sahwiyadi, 2018)","previouslyFormattedCitation":"(Sahwiyadi, 2018)"},"properties":{"noteIndex":0},"schema":"https://github.com/citation-style-language/schema/raw/master/csl-citation.json"}</w:instrText>
      </w:r>
      <w:r w:rsidR="006128CC" w:rsidRPr="0023051F">
        <w:rPr>
          <w:shd w:val="clear" w:color="auto" w:fill="FFFFFF"/>
          <w:lang w:val="en-GB"/>
        </w:rPr>
        <w:fldChar w:fldCharType="separate"/>
      </w:r>
      <w:r w:rsidR="0023051F" w:rsidRPr="0023051F">
        <w:rPr>
          <w:noProof/>
          <w:shd w:val="clear" w:color="auto" w:fill="FFFFFF"/>
        </w:rPr>
        <w:t>(Sahwiyadi, 2018)</w:t>
      </w:r>
      <w:r w:rsidR="006128CC" w:rsidRPr="0023051F">
        <w:rPr>
          <w:shd w:val="clear" w:color="auto" w:fill="FFFFFF"/>
          <w:lang w:val="en-GB"/>
        </w:rPr>
        <w:fldChar w:fldCharType="end"/>
      </w:r>
      <w:r w:rsidR="0023051F" w:rsidRPr="0023051F">
        <w:rPr>
          <w:shd w:val="clear" w:color="auto" w:fill="FFFFFF"/>
        </w:rPr>
        <w:t xml:space="preserve"> mendefinisikan pendidikan sebagai proses penyampaian “nilai” atau “tatanan” dari pendidik kepada peserta didik agar peserta didik memperoleh IPTEK yang dapat digunakan dalam memenuhi  kebutuhan hidup dan kehidupannya.</w:t>
      </w:r>
    </w:p>
    <w:p w:rsidR="0023051F" w:rsidRPr="0023051F" w:rsidRDefault="0023051F" w:rsidP="0023051F">
      <w:pPr>
        <w:pStyle w:val="IEEEParagraph"/>
        <w:ind w:firstLine="0"/>
        <w:rPr>
          <w:shd w:val="clear" w:color="auto" w:fill="FFFFFF"/>
        </w:rPr>
      </w:pPr>
      <w:r w:rsidRPr="0023051F">
        <w:rPr>
          <w:shd w:val="clear" w:color="auto" w:fill="FFFFFF"/>
        </w:rPr>
        <w:tab/>
        <w:t>Berdasarkan pengertian p</w:t>
      </w:r>
      <w:r w:rsidRPr="0023051F">
        <w:rPr>
          <w:iCs/>
          <w:shd w:val="clear" w:color="auto" w:fill="FFFFFF"/>
        </w:rPr>
        <w:t xml:space="preserve">endidikan tersebut dapat dipahami bahwa pendidikan adalah </w:t>
      </w:r>
      <w:r w:rsidRPr="0023051F">
        <w:rPr>
          <w:shd w:val="clear" w:color="auto" w:fill="FFFFFF"/>
        </w:rPr>
        <w:t>suatu hal yang sangat esensial dalam proses pemanusiaan, terutama dalam masyarakat yang berbudaya,</w:t>
      </w:r>
      <w:r w:rsidRPr="0023051F">
        <w:rPr>
          <w:iCs/>
          <w:shd w:val="clear" w:color="auto" w:fill="FFFFFF"/>
        </w:rPr>
        <w:t xml:space="preserve"> sehingga setiap warga negara memiliki hak mendapatkan pendidikan yang layak untuk mengembangkan potensi yang dimilikinya guna menjalani hidup di era globalisasi yang penuh persaingan </w:t>
      </w:r>
      <w:r w:rsidR="006128CC" w:rsidRPr="0023051F">
        <w:rPr>
          <w:iCs/>
          <w:shd w:val="clear" w:color="auto" w:fill="FFFFFF"/>
          <w:lang w:val="en-GB"/>
        </w:rPr>
        <w:fldChar w:fldCharType="begin" w:fldLock="1"/>
      </w:r>
      <w:r w:rsidRPr="0023051F">
        <w:rPr>
          <w:iCs/>
          <w:shd w:val="clear" w:color="auto" w:fill="FFFFFF"/>
        </w:rPr>
        <w:instrText>ADDIN CSL_CITATION {"citationItems":[{"id":"ITEM-1","itemData":{"ISSN":"1829-7706","abstract":"The right to obtain the basic education is the right of every citizen as stipulated in the constitution and the fulfillment of such right is a great respect for human rights. Indonesia is legal state that has guaranteed and regulated the legal protection of the right to basic education for Indonesian citizens aged seven to fifteen years. In conducting basic level education has been done since the existence of 4th amendment of UUD1945 Constitution which further followed up with the Law on National Education System No. 20 of 2003. In Aditian, Law No. 39 of 1999 on Human Rights also provide legal protection for Indonesian citizens to be able to obtain the education although not explicit and explicit set free education at the basic level. The process of implementing basic education its responsibilities between local government and society. Funding of education is share responsibility between central government, local government and society.","author":[{"dropping-particle":"","family":"Nadziroh","given":"","non-dropping-particle":"","parse-names":false,"suffix":""},{"dropping-particle":"","family":"Chairiyah","given":"","non-dropping-particle":"","parse-names":false,"suffix":""},{"dropping-particle":"","family":"Pratomo","given":"Wahid","non-dropping-particle":"","parse-names":false,"suffix":""}],"container-title":"Trihayu: Jurnal Pendidikan Ke-SD-an","id":"ITEM-1","issue":"3","issued":{"date-parts":[["2018"]]},"page":"400-405","title":"Hak Warga Negara Dalam Memperoleh Pendidikan","type":"article-journal","volume":"4"},"uris":["http://www.mendeley.com/documents/?uuid=20b26c70-c196-4417-92d3-3e0603547107"]},{"id":"ITEM-2","itemData":{"abstract":"Tilaar, H.A.R.2002. . Jakarta:Grasindo","author":[{"dropping-particle":"","family":"Tilaar","given":"HAR","non-dropping-particle":"","parse-names":false,"suffix":""}],"id":"ITEM-2","issued":{"date-parts":[["2002"]]},"publisher":"Grasindo","publisher-place":"Jakarta","title":"Perubahan Sosial dan Pendidikan","type":"book"},"uris":["http://www.mendeley.com/documents/?uuid=17b1d4be-c155-4b89-af55-4a883abece83"]}],"mendeley":{"formattedCitation":"(Nadziroh, Chairiyah, &amp; Pratomo, 2018; Tilaar, 2002)","plainTextFormattedCitation":"(Nadziroh, Chairiyah, &amp; Pratomo, 2018; Tilaar, 2002)","previouslyFormattedCitation":"(Nadziroh, Chairiyah, &amp; Pratomo, 2018; Tilaar, 2002)"},"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rPr>
        <w:t>(Nadziroh, Chairiyah, &amp; Pratomo, 2018; Tilaar, 2002)</w:t>
      </w:r>
      <w:r w:rsidR="006128CC" w:rsidRPr="0023051F">
        <w:rPr>
          <w:iCs/>
          <w:shd w:val="clear" w:color="auto" w:fill="FFFFFF"/>
          <w:lang w:val="en-GB"/>
        </w:rPr>
        <w:fldChar w:fldCharType="end"/>
      </w:r>
      <w:r w:rsidRPr="0023051F">
        <w:rPr>
          <w:iCs/>
          <w:shd w:val="clear" w:color="auto" w:fill="FFFFFF"/>
        </w:rPr>
        <w:t>.</w:t>
      </w:r>
      <w:r w:rsidRPr="0023051F">
        <w:rPr>
          <w:shd w:val="clear" w:color="auto" w:fill="FFFFFF"/>
        </w:rPr>
        <w:t xml:space="preserve"> Hal ini juga sebagaimana diamanatkan oleh Undang-Undang Pasal 28C (1) yang menyatakan: “Setiap orang berhak mengembangkan diri melalui pemenuhan kebutuhan dasarnya, berhak mendapat pendidikan dan memperoleh manfaat dari ilmu pengetahuan dan teknologi, seni dan budaya, demi meningkatkan kualitas hidupnya dan demi kesejahteraan umat manusia”. </w:t>
      </w:r>
    </w:p>
    <w:p w:rsidR="0023051F" w:rsidRPr="0023051F" w:rsidRDefault="0023051F" w:rsidP="0023051F">
      <w:pPr>
        <w:pStyle w:val="IEEEParagraph"/>
        <w:ind w:firstLine="0"/>
        <w:rPr>
          <w:iCs/>
          <w:shd w:val="clear" w:color="auto" w:fill="FFFFFF"/>
          <w:lang w:val="en-GB"/>
        </w:rPr>
      </w:pPr>
      <w:r w:rsidRPr="0023051F">
        <w:rPr>
          <w:iCs/>
          <w:shd w:val="clear" w:color="auto" w:fill="FFFFFF"/>
        </w:rPr>
        <w:tab/>
        <w:t>Dewasa ini, kondisi pendidikan di Indonesia belum seperti yang dicita-citakan dan diamanatkan oleh undang-undang. Pemerataan pendidikan belum sepenuhnya tercapai. Bahkan isu pemerataan pendidikan bukan hanya di Indonesia tapi juga di negara lain</w:t>
      </w:r>
      <w:r w:rsidRPr="0023051F">
        <w:rPr>
          <w:iCs/>
          <w:shd w:val="clear" w:color="auto" w:fill="FFFFFF"/>
          <w:lang w:val="en-GB"/>
        </w:rPr>
        <w:t xml:space="preserve"> </w:t>
      </w:r>
      <w:r w:rsidR="006128CC" w:rsidRPr="0023051F">
        <w:rPr>
          <w:iCs/>
          <w:shd w:val="clear" w:color="auto" w:fill="FFFFFF"/>
          <w:lang w:val="en-GB"/>
        </w:rPr>
        <w:fldChar w:fldCharType="begin" w:fldLock="1"/>
      </w:r>
      <w:r w:rsidRPr="0023051F">
        <w:rPr>
          <w:iCs/>
          <w:shd w:val="clear" w:color="auto" w:fill="FFFFFF"/>
          <w:lang w:val="en-GB"/>
        </w:rPr>
        <w:instrText>ADDIN CSL_CITATION {"citationItems":[{"id":"ITEM-1","itemData":{"ISBN":"978-0691615776","abstract":"Cummings, W. K. (2014). (Vol. 869)..","author":[{"dropping-particle":"","family":"Chummings","given":"Wiliam K","non-dropping-particle":"","parse-names":false,"suffix":""}],"id":"ITEM-1","issued":{"date-parts":[["2014"]]},"publisher":"Princeton University Press","publisher-place":"New Jersey","title":"Education and equality in Japan","type":"book"},"uris":["http://www.mendeley.com/documents/?uuid=daec651b-9ebe-4691-adab-94bde48de57d"]},{"id":"ITEM-2","itemData":{"DOI":"10.2304/eerj.2004.3.4.8","ISBN":"0306473518","ISSN":"1474-9041","author":[{"dropping-particle":"","family":"David","given":"Miriam E.","non-dropping-particle":"","parse-names":false,"suffix":""}],"container-title":"European Educational Research Journal","id":"ITEM-2","issue":"4","issued":{"date-parts":[["2004"]]},"page":"813-819","title":"Equality and Equity in Higher Education: Learning to Develop New Paradigms from the US Experience?","type":"article-journal","volume":"3"},"uris":["http://www.mendeley.com/documents/?uuid=43a66224-cb74-4452-a53b-0b3ad589de86"]},{"id":"ITEM-3","itemData":{"DOI":"10.1177/1477878505053298","ISBN":"1477878505","ISSN":"14778785","abstract":"Transforming schools into truly egalitarian institutions requires a holistic and integrated approach. Using a robust conception of ‘equality of condition’, we examine key dimensions of equality that are central to both the purposes and processes of education: equality in educational and related resources; equality of respect and recognition; equality of power; and equality of love, care and solidarity. We indicate in each case some of the major changes that need to occur if we are to promote equality of condition. Starting with inequalities of resources, and in particular with inequalities tied to social class, we argue for abandoning rigid grouping policies, challenging the power of parents in relation to both selection and grouping, and changing curricula and assessment systems to make them more inclusive of the wide range of human intelligences. In relation to respect and recognition, we call for much more inclusive processes for respecting differences, not only in schools’ organizational cultures, but also in their curriculum, pedagogy and assessment systems. Regarding inequalities of power, we call for democratization of both teacher-student relationships and school and college organization. For promoting equality of love, care and solidarity, we argue that schools need to develop an appreciation of the intrinsic role that emotions play in the process of teaching and learning, to provide a space for students and teachers to talk about their feelings and concerns, and to devise educational experiences that will enable students to develop their emotional skills or personal intelligences as a discrete area of human capability. © 2005, Sage Publications. All rights reserved.","author":[{"dropping-particle":"","family":"Lynch","given":"Kathleen","non-dropping-particle":"","parse-names":false,"suffix":""},{"dropping-particle":"","family":"Baker","given":"John","non-dropping-particle":"","parse-names":false,"suffix":""}],"container-title":"Theory and Research in Education","id":"ITEM-3","issue":"2","issued":{"date-parts":[["2005"]]},"page":"131-164","title":"Equality in education:An equality of condition perspective","type":"article-journal","volume":"3"},"uris":["http://www.mendeley.com/documents/?uuid=52104773-930d-44f5-94ac-14b6c761d075"]},{"id":"ITEM-4","itemData":{"DOI":"10.1080/09620214.2018.1531229","ISBN":"9781447330653","ISSN":"0962-0214","abstract":"This book brings Brian Jackson and Dennis Marsden's pioneering Education and the Working Class from 1962 up to date for the 21st century and reveals what we can do to achieve a fairer education system. About the author, p.viii -- Acknowledgements, p.ix -- List of figures and tables, p.x -- List of abbreviations -- Introduction: a personal reflection, p.1 -- one. Why can't education compensate for society?, p.11 -- two. The history of class in education, p.29 -- three. Working-class educational experiences, p.57 -- four. Class in the classroom, p.75 -- five. Social mobility: a problematic solution, p.101 -- six. The middle and upper classes: getting the 'best' for your own child, p.131 -- seven. Class feeling: troubling the soul and preying on the psyche, p.155 -- eight. Conclusion, p.175 -- Epilogue: thinking through class, p.197 -- Notes, p.201 -- References, p.211 -- Index, p.231","author":[{"dropping-particle":"","family":"Reay","given":"Diane","non-dropping-particle":"","parse-names":false,"suffix":""}],"container-title":"International Studies in Sociology of Education","id":"ITEM-4","issue":"4","issued":{"date-parts":[["2018"]]},"page":"453-456","publisher":"Routledge","title":"Miseducation: inequality, education and the working classes","type":"article-journal","volume":"27"},"uris":["http://www.mendeley.com/documents/?uuid=4b647f3a-0f4a-4366-bc57-ac2907207b72"]},{"id":"ITEM-5","itemData":{"DOI":"10.1111/j.1467-6435.2008.00402.x","ISSN":"00235962","abstract":"We provide a measure of equality of educational opportunity in 54 countries, estimated as the effect of family background on student performance in two international TIMSS tests. Using cross-country variation in education policies and its interaction with family background at the student level, we then estimate how equality is related to organizational features of the education system. We find that equality of opportunity is positively related to late tracking into different school types and to longer pre-school education. Pre-school enrollment has an inverted U-shaped relationship with equality. Equality is negatively related to private school financing, but positively to private provision. © Journal compilation © 2008 Blackwell Publishing Ltd.","author":[{"dropping-particle":"","family":"Schutz","given":"Gabriela","non-dropping-particle":"","parse-names":false,"suffix":""},{"dropping-particle":"","family":"Ursprung","given":"Heinrich W.","non-dropping-particle":"","parse-names":false,"suffix":""},{"dropping-particle":"","family":"Woessmann","given":"Ludger","non-dropping-particle":"","parse-names":false,"suffix":""}],"container-title":"Kyklos","id":"ITEM-5","issue":"2","issued":{"date-parts":[["2008"]]},"page":"279-308","title":"Education policy and equality of opportunity","type":"article-journal","volume":"61"},"uris":["http://www.mendeley.com/documents/?uuid=a56b52a7-f56b-4b75-bec4-869c8565e26a"]},{"id":"ITEM-6","itemData":{"DOI":"10.1080/21582041.2018.1433314","author":[{"dropping-particle":"","family":"Tchamyou","given":"Vanessa Simen","non-dropping-particle":"","parse-names":false,"suffix":""}],"container-title":"Contemporary Social Science Journal of the Academy of Social Sciences","id":"ITEM-6","issued":{"date-parts":[["2018"]]},"page":"1-9","title":"Education, lifelong learning, inequality and financial access: Evidence from African countries","type":"article-journal"},"uris":["http://www.mendeley.com/documents/?uuid=df329085-16ef-4d49-b5d3-bd57affd18a7"]}],"mendeley":{"formattedCitation":"(Chummings, 2014; David, 2004; Lynch &amp; Baker, 2005; Reay, 2018; Schutz, Ursprung, &amp; Woessmann, 2008; Tchamyou, 2018)","plainTextFormattedCitation":"(Chummings, 2014; David, 2004; Lynch &amp; Baker, 2005; Reay, 2018; Schutz, Ursprung, &amp; Woessmann, 2008; Tchamyou, 2018)","previouslyFormattedCitation":"(Chummings, 2014; David, 2004; Lynch &amp; Baker, 2005; Reay, 2018; Schutz, Ursprung, &amp; Woessmann, 2008; Tchamyou, 2018)"},"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lang w:val="en-GB"/>
        </w:rPr>
        <w:t>(Chummings, 2014; David, 2004; Lynch &amp; Baker, 2005; Reay, 2018; Schutz, Ursprung, &amp; Woessmann, 2008; Tchamyou, 2018)</w:t>
      </w:r>
      <w:r w:rsidR="006128CC" w:rsidRPr="0023051F">
        <w:rPr>
          <w:iCs/>
          <w:shd w:val="clear" w:color="auto" w:fill="FFFFFF"/>
          <w:lang w:val="en-GB"/>
        </w:rPr>
        <w:fldChar w:fldCharType="end"/>
      </w:r>
      <w:r w:rsidRPr="0023051F">
        <w:rPr>
          <w:iCs/>
          <w:color w:val="FF0000"/>
          <w:shd w:val="clear" w:color="auto" w:fill="FFFFFF"/>
          <w:lang w:val="en-GB"/>
        </w:rPr>
        <w:t xml:space="preserve">. </w:t>
      </w:r>
      <w:r w:rsidRPr="0023051F">
        <w:rPr>
          <w:iCs/>
          <w:shd w:val="clear" w:color="auto" w:fill="FFFFFF"/>
        </w:rPr>
        <w:t>Adapun pembangunan pendidikan di Indonesia memiliki dua dimensi penting yang menjadi permasalahan dalam pembangunan pendidikan hingga saat ini yaitu perluasan akses pendidikan dan pemerataan pendidikan</w:t>
      </w:r>
      <w:r w:rsidRPr="0023051F">
        <w:rPr>
          <w:iCs/>
          <w:shd w:val="clear" w:color="auto" w:fill="FFFFFF"/>
          <w:lang w:val="en-GB"/>
        </w:rPr>
        <w:t xml:space="preserve"> </w:t>
      </w:r>
      <w:r w:rsidR="006128CC" w:rsidRPr="0023051F">
        <w:rPr>
          <w:iCs/>
          <w:shd w:val="clear" w:color="auto" w:fill="FFFFFF"/>
          <w:lang w:val="en-GB"/>
        </w:rPr>
        <w:fldChar w:fldCharType="begin" w:fldLock="1"/>
      </w:r>
      <w:r w:rsidRPr="0023051F">
        <w:rPr>
          <w:iCs/>
          <w:shd w:val="clear" w:color="auto" w:fill="FFFFFF"/>
          <w:lang w:val="en-GB"/>
        </w:rPr>
        <w:instrText>ADDIN CSL_CITATION {"citationItems":[{"id":"ITEM-1","itemData":{"abstract":"Pembangunan pendidikan di Indonesia memiliki dua dimensi penting yang sering menjadi permasalahan selama ini yaitu masalah perluasan akses pendidikan dan kedua pemerataan pendidikan. Kedua masalah itu hingga saat ini masih menjadi polemik di dalam pembangunan pendidikan di Indonesia. Banyak faktor yang memengaruhi di dalam pelaksanaan dan pemerataan pendidikan tersebut. Perluasan ditandai dengan mudahnya masyarakat (warga negara) untuk memperoleh pendidikan, sedangkan pemerataan pendidikan adalah suatu kedaan yang sama antara pelaksanaan pendidikan yang dilaksanakan baik yang berada di kota maupun di desa.","author":[{"dropping-particle":"","family":"Hakim","given":"Lukman","non-dropping-particle":"","parse-names":false,"suffix":""}],"container-title":"EduTech: Jurnal Ilmu Pendidikan dan Ilmu Sosial","id":"ITEM-1","issue":"1","issued":{"date-parts":[["2016"]]},"page":"53-64","title":"Pemerataan akses pendidikan bagi rakyat sesuai dengan amanat Undang-Undang Nomor 20 Tahun 2003 tentang Sistem Pendidikan Nasional","type":"article-journal","volume":"2"},"uris":["http://www.mendeley.com/documents/?uuid=72ab534b-c107-4c0f-9e1b-80984e66690d"]}],"mendeley":{"formattedCitation":"(Hakim, 2016)","plainTextFormattedCitation":"(Hakim, 2016)","previouslyFormattedCitation":"(Hakim, 2016)"},"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lang w:val="en-GB"/>
        </w:rPr>
        <w:t>(Hakim, 2016)</w:t>
      </w:r>
      <w:r w:rsidR="006128CC" w:rsidRPr="0023051F">
        <w:rPr>
          <w:iCs/>
          <w:shd w:val="clear" w:color="auto" w:fill="FFFFFF"/>
          <w:lang w:val="en-GB"/>
        </w:rPr>
        <w:fldChar w:fldCharType="end"/>
      </w:r>
      <w:r w:rsidRPr="0023051F">
        <w:rPr>
          <w:iCs/>
          <w:shd w:val="clear" w:color="auto" w:fill="FFFFFF"/>
          <w:lang w:val="en-GB"/>
        </w:rPr>
        <w:t xml:space="preserve">. </w:t>
      </w:r>
      <w:r w:rsidRPr="0023051F">
        <w:rPr>
          <w:iCs/>
          <w:shd w:val="clear" w:color="auto" w:fill="FFFFFF"/>
        </w:rPr>
        <w:t xml:space="preserve">Ketidak merataan pendidikan meliputi dua aspek yaitu kualitas pendidikan </w:t>
      </w:r>
      <w:r w:rsidRPr="0023051F">
        <w:rPr>
          <w:i/>
          <w:iCs/>
          <w:shd w:val="clear" w:color="auto" w:fill="FFFFFF"/>
        </w:rPr>
        <w:t>(Service Learning)</w:t>
      </w:r>
      <w:r w:rsidRPr="0023051F">
        <w:rPr>
          <w:iCs/>
          <w:shd w:val="clear" w:color="auto" w:fill="FFFFFF"/>
        </w:rPr>
        <w:t xml:space="preserve"> dan kuantitas pendidikan (Akses, persebaran sekolah, perbandingan jumlah sekolah dengan penduduk) dan sebagainya</w:t>
      </w:r>
      <w:r w:rsidRPr="0023051F">
        <w:rPr>
          <w:iCs/>
          <w:shd w:val="clear" w:color="auto" w:fill="FFFFFF"/>
          <w:lang w:val="en-GB"/>
        </w:rPr>
        <w:t xml:space="preserve"> </w:t>
      </w:r>
      <w:r w:rsidR="006128CC" w:rsidRPr="0023051F">
        <w:rPr>
          <w:iCs/>
          <w:shd w:val="clear" w:color="auto" w:fill="FFFFFF"/>
          <w:lang w:val="en-GB"/>
        </w:rPr>
        <w:fldChar w:fldCharType="begin" w:fldLock="1"/>
      </w:r>
      <w:r w:rsidRPr="0023051F">
        <w:rPr>
          <w:iCs/>
          <w:shd w:val="clear" w:color="auto" w:fill="FFFFFF"/>
          <w:lang w:val="en-GB"/>
        </w:rPr>
        <w:instrText>ADDIN CSL_CITATION {"citationItems":[{"id":"ITEM-1","itemData":{"author":[{"dropping-particle":"","family":"Wiratama","given":"Hadi","non-dropping-particle":"","parse-names":false,"suffix":""}],"id":"ITEM-1","issued":{"date-parts":[["2015"]]},"publisher":"Digital Repository Universitas Negeri Medan","publisher-place":"Medan","title":"Analisis Persebaran Dan Ketersediaan Sekolah Menengah Di Kota Tanjungbalai Tahun 2014","type":"article"},"uris":["http://www.mendeley.com/documents/?uuid=09aaeb4f-eaed-4fff-99c6-59b196b0ef7c"]}],"mendeley":{"formattedCitation":"(Wiratama, 2015)","plainTextFormattedCitation":"(Wiratama, 2015)","previouslyFormattedCitation":"(Wiratama, 2015)"},"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lang w:val="en-GB"/>
        </w:rPr>
        <w:t>(Wiratama, 2015)</w:t>
      </w:r>
      <w:r w:rsidR="006128CC" w:rsidRPr="0023051F">
        <w:rPr>
          <w:iCs/>
          <w:shd w:val="clear" w:color="auto" w:fill="FFFFFF"/>
          <w:lang w:val="en-GB"/>
        </w:rPr>
        <w:fldChar w:fldCharType="end"/>
      </w:r>
      <w:r w:rsidRPr="0023051F">
        <w:rPr>
          <w:iCs/>
          <w:shd w:val="clear" w:color="auto" w:fill="FFFFFF"/>
          <w:lang w:val="en-GB"/>
        </w:rPr>
        <w:t>.</w:t>
      </w:r>
    </w:p>
    <w:p w:rsidR="0023051F" w:rsidRPr="0023051F" w:rsidRDefault="0023051F" w:rsidP="0023051F">
      <w:pPr>
        <w:pStyle w:val="IEEEParagraph"/>
        <w:ind w:firstLine="0"/>
        <w:rPr>
          <w:shd w:val="clear" w:color="auto" w:fill="FFFFFF"/>
          <w:lang w:val="en-GB"/>
        </w:rPr>
      </w:pPr>
      <w:r w:rsidRPr="0023051F">
        <w:rPr>
          <w:iCs/>
          <w:shd w:val="clear" w:color="auto" w:fill="FFFFFF"/>
        </w:rPr>
        <w:tab/>
        <w:t>Faktanya, hari ini masih banyak anak  usia sekolah yang putus sekolah bahkan tidak memperoleh pendidikan sama sekali dengan berbagai faktor seperti:</w:t>
      </w:r>
      <w:r w:rsidRPr="0023051F">
        <w:rPr>
          <w:shd w:val="clear" w:color="auto" w:fill="FFFFFF"/>
        </w:rPr>
        <w:t xml:space="preserve"> </w:t>
      </w:r>
      <w:r w:rsidRPr="0023051F">
        <w:rPr>
          <w:iCs/>
          <w:shd w:val="clear" w:color="auto" w:fill="FFFFFF"/>
        </w:rPr>
        <w:t xml:space="preserve">faktor ekonomi, perhatian orang tua, fasilitas pembelajaran, minat anak untuk sekolah, budaya dan faktor lingkungan </w:t>
      </w:r>
      <w:r w:rsidR="006128CC" w:rsidRPr="0023051F">
        <w:rPr>
          <w:iCs/>
          <w:shd w:val="clear" w:color="auto" w:fill="FFFFFF"/>
          <w:lang w:val="en-GB"/>
        </w:rPr>
        <w:fldChar w:fldCharType="begin" w:fldLock="1"/>
      </w:r>
      <w:r w:rsidRPr="0023051F">
        <w:rPr>
          <w:iCs/>
          <w:shd w:val="clear" w:color="auto" w:fill="FFFFFF"/>
        </w:rPr>
        <w:instrText>ADDIN CSL_CITATION {"citationItems":[{"id":"ITEM-1","itemData":{"author":[{"dropping-particle":"","family":"Ariyani","given":"Siti Nur Qoniah","non-dropping-particle":"","parse-names":false,"suffix":""}],"container-title":"Jurnal Kebijakan Pendidikan","id":"ITEM-1","issue":"4","issued":{"date-parts":[["2018"]]},"page":"440-451","title":"TREN ANGKA PUTUS SEKOLAH PENDIDIKAN SEKOLAH MENENGAH","type":"article-journal","volume":"7"},"uris":["http://www.mendeley.com/documents/?uuid=565fafd4-4031-409e-a1e3-df24eda8f8a1"]},{"id":"ITEM-2","itemData":{"abstract":"Penelitian ini bertujuan untuk mengetahui (1) faktor-faktor penyebab anak putus sekolah usia pendidikan dasar di Kecamatan Gerokgak Tahun 2012/2013, dan (2) faktor yang dominan penyebab anak putus sekolah usia pendidikan dasar di Kecamatan Gerokgak Tahun 2012/2013. Penelitian ini dilaksanakan pada Kecamatan Gerokgak dengan jumlah responden sebanyak 64 orang. Metode pengumpulan data yang digunakan adalah kuesioner dan dokumentasi dianalisis dengan analisis faktor melalui program SPSS versi 16.0, yang meliputi Uji Kaiser-Meyer-Olkin of Sampling adequacy (KMO and Barllet’s Test), Uji Measure of Sampling Adequacy (MSA), koefisien varimax rotation, dan rotasi faktor. Hasil penelitian menunjukkan bahwa ada enam faktor penyebab anak putus sekolah usia pendidikan dasar di Kecamatan Gerokgak Tahun 2012/2013. Faktor tersebut (1) faktor ekonomi, (2) faktor perhatian orang tua, (3) fasilitas pembelajaran, (4) minat anak untuk sekolah, (5) budaya dan (6) faktor lokasi sekolah. Faktor perhatian orang tua menjadi faktor yang paling dominan karena memiliki nilai variance explained tertinggi yaitu sebesar 39,952%, artinya bahwa perhatian orang tua mampu menjelaskan penyebab anak putus sekolah usia pendidikan dasar di Kecamatan Gerokgak. Faktor lokasi sekolah merupakan faktor yang memiliki variance explained terendah yaitu sebesar 17,014%.","author":[{"dropping-particle":"","family":"Dewi","given":"Ni Ayu Krisna","non-dropping-particle":"","parse-names":false,"suffix":""},{"dropping-particle":"","family":"Zukhri","given":"Anjuman","non-dropping-particle":"","parse-names":false,"suffix":""},{"dropping-particle":"","family":"Dunia","given":"I Ketut","non-dropping-particle":"","parse-names":false,"suffix":""}],"container-title":"Jurnal Juruan Pendidikan Ekonomi","id":"ITEM-2","issue":"1","issued":{"date-parts":[["2014"]]},"page":"1-12","title":"Analisis Faktor-Faktor Penyebab Anak Putus Sekolah 2012 / 2013","type":"article-journal","volume":"4"},"uris":["http://www.mendeley.com/documents/?uuid=d7c68bf9-880d-45df-886f-d2657cf54f68"]},{"id":"ITEM-3","itemData":{"DOI":"10.35791/agrsosek.13.3a.2017.18401","ISSN":"1907-4298","abstract":"This study aims to deter</w:instrText>
      </w:r>
      <w:r w:rsidRPr="0023051F">
        <w:rPr>
          <w:iCs/>
          <w:shd w:val="clear" w:color="auto" w:fill="FFFFFF"/>
          <w:lang w:val="en-GB"/>
        </w:rPr>
        <w:instrText>mine what factors are the cause of drop out of the children of farmers and non-farmers and whether there are differences in factors that cause drop out of the children of farmers and non-farmers. The analysis used in this research is by using descriptive analysis. This study was conducted from April to June 2017. This study used primary data and secondary data. Primary data was collected by direct interviews based on list of questions that have been prepared to the total respondents as many as 28 respondents. Method of sampling in this research use purposive sampling methods, they are children of farmer and not farmer with their parents. The results of this study indicate that the factors causing drop out of the children of farmers and non-farmers are: internal factors consisting of the will of the child itself and because children do not like school. External factors consisting of the economic condition of parents (unable to finance) and the social environment because affected with children who have dropped out of school first. At the parent level, both farmers and non-farmers, there is no difference in the reasons for dropping out. While at the level of children, both farmers and non-farmers children, there are different reasons for dropping out of school. Non-farmer children are because of internal factors: the willingness of children themselves while the child farmers are because of external factors are because the social environment.*eprm*","author":[{"dropping-particle":"","family":"Mua","given":"Vinny Briggita","non-dropping-particle":"","parse-names":false,"suffix":""},{"dropping-particle":"","family":"Manginsela","given":"Elsje Pauline","non-dropping-particle":"","parse-names":false,"suffix":""},{"dropping-particle":"","family":"Baroleh","given":"Jenny .","non-dropping-particle":"","parse-names":false,"suffix":""}],"container-title":"Agri-Sosioekonomi","id":"ITEM-3","issue":"3A","issued":{"date-parts":[["2017"]]},"page":"313-322","title":"Faktor-Faktor Penyebab Putus Sekolah Dari Anak Petani Dan Non-Petani Di Desa Sea Dan Desa Warembungan Kecamatan Pineleng Kabupaten Minahasa","type":"article-journal","volume":"13"},"uris":["http://www.mendeley.com/documents/?uuid=f44f206e-e627-4960-ab86-a8c8eb143f9d"]},{"id":"ITEM-4","itemData":{"DOI":"10.24014/marwah.v12i1.513","ISSN":"1412-6095","abstract":"It is undeniable that gender inequality still occurs especially in the developing world. This inequity occurs in various fields of human life, among others in the fields of education, social, and economic. Gender inequality that occursmainly in the field of education is influenced by various factors: cultural factors, patriarchy, sociology and psychology. The imbalance also affects the life of the nation and the state. To that end, this study discusses the factors that cause the occurrence of gender inequality and the impact that would occur if gender inequalities allowed to drag and solutions that are expected to be applied so that gender inequality can be reduced or even eliminated.","author":[{"dropping-particle":"","family":"Natasha","given":"Harum","non-dropping-particle":"","parse-names":false,"suffix":""}],"container-title":"Marwah: Jurnal Perempuan, Agama dan Jender","id":"ITEM-4","issue":"1","issued":{"date-parts":[["2013"]]},"page":"53-54","title":"Ketidaksetaraan Gender Bidang Pendidikan: Faktor Penyebab, Dampak, Dan Solusi","type":"article-journal","volume":"12"},"uris":["http://www.mendeley.com/documents/?uuid=147c3681-0c5a-42a5-bddf-ab434ad102f9"]},{"id":"ITEM-5","itemData":{"URL":"https://www.idntimes.com/news/indonesia/helmi/angka-putus-sekolah-di-indonesia-yang-mengkhawatirkan/full","accessed":{"date-parts":[["2019","10","20"]]},"author":[{"dropping-particle":"","family":"Shemi","given":"H","non-dropping-particle":"","parse-names":false,"suffix":""}],"container-title":"idntimes","id":"ITEM-5","issued":{"date-parts":[["2019"]]},"title":"Angka Putus Sekolah di Indonesia yang Mengkhawatirkan","type":"webpage"},"uris":["http://www.mendeley.com/documents/?uuid=c9d0fc74-d558-4565-b5f1-5401d8260f47"]},{"id":"ITEM-6","itemData":{"abstract":"Pendidikan merupakan hak yang sangat fundamental bagi anak. Hak wajibdipenuhi dengan kerjasama paling tidak dari orang tua siswa, lembaga pendidikan danpemerintah. Pendidikan akan mampu terealisasi jika semua komponen yaitu orangtua, lembaga masyarakat, pendidikan dan pemerintah bersedia menunjang jalannyapendidikan. Fenomena yang terjadi di Kampung Warabanyak anak putus sekolah, dan hal ini disebabkan banyak faktor yang mempengaruhinya baik faktor internal maupun faktor eksternal.. Faktor internal diantaranya pendapatan kepala keluarga dan tingkatpendidikan kepala keluarga. Faktor eksternal diantaranya budaya masyarakat. Faktor-faktor tersebut di dugamenjadi faktor penyebab besar terhadap paradigma orangtua tentang pentingnyapendidikan. Selain itu terdapat faktor lain yang juga berperan untukmeningkatkan perkembangan pendidikan anak yaitu tingkat kesadaran kepalakeluarga dalam hal pendidikan. Apabila semakin rendah tingkat kesadaran kepalakeluarga dalam hal pendidikan maka kesadaran anak untuk sekolah juga rendah dengan demikian tingkat anak putus sekolah semakin meningkat.","author":[{"dropping-particle":"","family":"Wassahua","given":"Sarfa","non-dropping-particle":"","parse-names":false,"suffix":""}],"container-title":"Al - Iltizam","id":"ITEM-6","issue":"2","issued":{"date-parts":[["2016"]]},"page":"93-113","title":"Analisis Faktor - Faktor Penyebab Anak Putus Sekolah Di Kampung Wara Negeri Hative Kecil Kota Ambon","type":"article-journal","volume":"1"},"uris":["http://www.mendeley.com/documents/?uuid=57c5b9c8-5847-4b2c-998b-3b33d888cd6f"]}],"mendeley":{"formattedCitation":"(Ariyani, 2018; Dewi, Zukhri, &amp; Dunia, 2014; Mua, Manginsela, &amp; Baroleh, 2017; Natasha, 2013; Shemi, 2019; Wassahua, 2016)","plainTextFormattedCitation":"(Ariyani, 2018; Dewi, Zukhri, &amp; Dunia, 2014; Mua, Manginsela, &amp; Baroleh, 2017; Natasha, 2013; Shemi, 2019; Wassahua, 2016)","previouslyFormattedCitation":"(Ariyani, 2018; Dewi, Zukhri, &amp; Dunia, 2014; Mua, Manginsela, &amp; Baroleh, 2017; Natasha, 2013; Shemi, 2019; Wassahua, 2016)"},"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lang w:val="en-GB"/>
        </w:rPr>
        <w:t>(Ariyani, 2018; Dewi, Zukhri, &amp; Dunia, 2014; Mua, Manginsela, &amp; Baroleh, 2017; Natasha, 2013; Shemi, 2019; Wassahua, 2016)</w:t>
      </w:r>
      <w:r w:rsidR="006128CC" w:rsidRPr="0023051F">
        <w:rPr>
          <w:iCs/>
          <w:shd w:val="clear" w:color="auto" w:fill="FFFFFF"/>
          <w:lang w:val="en-GB"/>
        </w:rPr>
        <w:fldChar w:fldCharType="end"/>
      </w:r>
      <w:r w:rsidRPr="0023051F">
        <w:rPr>
          <w:iCs/>
          <w:shd w:val="clear" w:color="auto" w:fill="FFFFFF"/>
          <w:lang w:val="en-GB"/>
        </w:rPr>
        <w:t xml:space="preserve">. </w:t>
      </w:r>
      <w:r w:rsidRPr="0023051F">
        <w:rPr>
          <w:iCs/>
          <w:shd w:val="clear" w:color="auto" w:fill="FFFFFF"/>
        </w:rPr>
        <w:t>Hasil Susenas 2018 menunjukan sebesar 6,70% penduduk usia 5 tahun keatas tidak/belum pernah sekolah</w:t>
      </w:r>
      <w:r w:rsidRPr="0023051F">
        <w:rPr>
          <w:iCs/>
          <w:shd w:val="clear" w:color="auto" w:fill="FFFFFF"/>
          <w:lang w:val="en-GB"/>
        </w:rPr>
        <w:t xml:space="preserve"> </w:t>
      </w:r>
      <w:r w:rsidR="006128CC" w:rsidRPr="0023051F">
        <w:rPr>
          <w:iCs/>
          <w:shd w:val="clear" w:color="auto" w:fill="FFFFFF"/>
          <w:lang w:val="en-GB"/>
        </w:rPr>
        <w:fldChar w:fldCharType="begin" w:fldLock="1"/>
      </w:r>
      <w:r w:rsidRPr="0023051F">
        <w:rPr>
          <w:iCs/>
          <w:shd w:val="clear" w:color="auto" w:fill="FFFFFF"/>
          <w:lang w:val="en-GB"/>
        </w:rPr>
        <w:instrText>ADDIN CSL_CITATION {"citationItems":[{"id":"ITEM-1","itemData":{"ISBN":"2502-7492","author":[{"dropping-particle":"","family":"BPS","given":"","non-dropping-particle":"","parse-names":false,"suffix":""}],"editor":[{"dropping-particle":"","family":"Tangga","given":"Subdirektorat Statistik Rumah","non-dropping-particle":"","parse-names":false,"suffix":""}],"id":"ITEM-1","issued":{"date-parts":[["2018"]]},"publisher":"Badan Pusat Statistik","publisher-place":"Jakarta","title":"Statistik Kesejahteraan Rakyat Welfare Statistics","type":"book"},"uris":["http://www.mendeley.com/documents/?uuid=38dea3e5-ae8b-4d25-a13a-50989bab1885"]}],"mendeley":{"formattedCitation":"(BPS, 2018)","plainTextFormattedCitation":"(BPS, 2018)","previouslyFormattedCitation":"(BPS, 2018)"},"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lang w:val="en-GB"/>
        </w:rPr>
        <w:t>(BPS, 2018)</w:t>
      </w:r>
      <w:r w:rsidR="006128CC" w:rsidRPr="0023051F">
        <w:rPr>
          <w:iCs/>
          <w:shd w:val="clear" w:color="auto" w:fill="FFFFFF"/>
          <w:lang w:val="en-GB"/>
        </w:rPr>
        <w:fldChar w:fldCharType="end"/>
      </w:r>
      <w:r w:rsidRPr="0023051F">
        <w:rPr>
          <w:iCs/>
          <w:shd w:val="clear" w:color="auto" w:fill="FFFFFF"/>
          <w:lang w:val="en-GB"/>
        </w:rPr>
        <w:t xml:space="preserve">. </w:t>
      </w:r>
      <w:r w:rsidRPr="0023051F">
        <w:rPr>
          <w:iCs/>
          <w:shd w:val="clear" w:color="auto" w:fill="FFFFFF"/>
        </w:rPr>
        <w:t>Selain itu, b</w:t>
      </w:r>
      <w:r w:rsidRPr="0023051F">
        <w:rPr>
          <w:shd w:val="clear" w:color="auto" w:fill="FFFFFF"/>
        </w:rPr>
        <w:t>erdasarkan data BPS angka buta aksara juga masih cukup tinggi terutama 6 provinnsi di daerah Indonesia bagian timur mencapai diatas 4 % meliputi: Provinsi Papua, Nusa Tenggara Barat, Nusa Tenggara Timur, Sulawesi Barat, Sulawesi Selatan, dan Kalimantan Barat</w:t>
      </w:r>
      <w:r w:rsidRPr="0023051F">
        <w:rPr>
          <w:shd w:val="clear" w:color="auto" w:fill="FFFFFF"/>
          <w:lang w:val="en-GB"/>
        </w:rPr>
        <w:t xml:space="preserve"> </w:t>
      </w:r>
      <w:r w:rsidR="006128CC" w:rsidRPr="0023051F">
        <w:rPr>
          <w:shd w:val="clear" w:color="auto" w:fill="FFFFFF"/>
          <w:lang w:val="en-GB"/>
        </w:rPr>
        <w:fldChar w:fldCharType="begin" w:fldLock="1"/>
      </w:r>
      <w:r w:rsidRPr="0023051F">
        <w:rPr>
          <w:shd w:val="clear" w:color="auto" w:fill="FFFFFF"/>
          <w:lang w:val="en-GB"/>
        </w:rPr>
        <w:instrText>ADDIN CSL_CITATION {"citationItems":[{"id":"ITEM-1","itemData":{"ISBN":"2502-7492","author":[{"dropping-particle":"","family":"BPS","given":"","non-dropping-particle":"","parse-names":false,"suffix":""}],"editor":[{"dropping-particle":"","family":"Tangga","given":"Subdirektorat Statistik Rumah","non-dropping-particle":"","parse-names":false,"suffix":""}],"id":"ITEM-1","issued":{"date-parts":[["2018"]]},"publisher":"Badan Pusat Statistik","publisher-place":"Jakarta","title":"Statistik Kesejahteraan Rakyat Welfare Statistics","type":"book"},"uris":["http://www.mendeley.com/documents/?uuid=38dea3e5-ae8b-4d25-a13a-50989bab1885"]},{"id":"ITEM-2","itemData":{"URL":"https://www.republika.co.id/berita/pendidikan/eduaction/pxftye409/mendikbud-angka-buta-aksara-di-enam-provinsi-masih-tinggi","accessed":{"date-parts":[["2019","10","20"]]},"author":[{"dropping-particle":"","family":"Nugraheny","given":"D. E","non-dropping-particle":"","parse-names":false,"suffix":""}],"container-title":"Republika Online","id":"ITEM-2","issued":{"date-parts":[["2019"]]},"title":"Mendikbud: Angka Buta Aksara di Enam Provinsi Masih Tinggi","type":"webpage"},"uris":["http://www.mendeley.com/documents/?uuid=1cc0e938-4656-43a7-83fe-ff38fb081edf"]}],"mendeley":{"formattedCitation":"(BPS, 2018; Nugraheny, 2019)","plainTextFormattedCitation":"(BPS, 2018; Nugraheny, 2019)","previouslyFormattedCitation":"(BPS, 2018; Nugraheny, 2019)"},"properties":{"noteIndex":0},"schema":"https://github.com/citation-style-language/schema/raw/master/csl-citation.json"}</w:instrText>
      </w:r>
      <w:r w:rsidR="006128CC" w:rsidRPr="0023051F">
        <w:rPr>
          <w:shd w:val="clear" w:color="auto" w:fill="FFFFFF"/>
          <w:lang w:val="en-GB"/>
        </w:rPr>
        <w:fldChar w:fldCharType="separate"/>
      </w:r>
      <w:r w:rsidRPr="0023051F">
        <w:rPr>
          <w:noProof/>
          <w:shd w:val="clear" w:color="auto" w:fill="FFFFFF"/>
          <w:lang w:val="en-GB"/>
        </w:rPr>
        <w:t>(BPS, 2018; Nugraheny, 2019)</w:t>
      </w:r>
      <w:r w:rsidR="006128CC" w:rsidRPr="0023051F">
        <w:rPr>
          <w:shd w:val="clear" w:color="auto" w:fill="FFFFFF"/>
          <w:lang w:val="en-GB"/>
        </w:rPr>
        <w:fldChar w:fldCharType="end"/>
      </w:r>
      <w:r w:rsidRPr="0023051F">
        <w:rPr>
          <w:shd w:val="clear" w:color="auto" w:fill="FFFFFF"/>
          <w:lang w:val="en-GB"/>
        </w:rPr>
        <w:t xml:space="preserve">. </w:t>
      </w:r>
      <w:r w:rsidRPr="0023051F">
        <w:rPr>
          <w:shd w:val="clear" w:color="auto" w:fill="FFFFFF"/>
        </w:rPr>
        <w:t xml:space="preserve">Secara kualitas SDM, berdasarkan Human Develpoment Index (HDI) yang di rilis oleh UNDP, Indonesia berada diurutan ke-116 dunia, berada di bawah 5 negara angggota ASEAN lainnya dengan peringkat yang terpaut cukup jauh yaitu: Singapura </w:t>
      </w:r>
      <w:r w:rsidRPr="0023051F">
        <w:rPr>
          <w:shd w:val="clear" w:color="auto" w:fill="FFFFFF"/>
        </w:rPr>
        <w:lastRenderedPageBreak/>
        <w:t>peringkat ke-9, Brunei Darussalam ke-39, Malaysia ke-57, Thailand ke-83 dan Filipina peringkat ke-113</w:t>
      </w:r>
      <w:r w:rsidRPr="0023051F">
        <w:rPr>
          <w:shd w:val="clear" w:color="auto" w:fill="FFFFFF"/>
          <w:lang w:val="en-GB"/>
        </w:rPr>
        <w:t xml:space="preserve"> </w:t>
      </w:r>
      <w:r w:rsidR="006128CC" w:rsidRPr="0023051F">
        <w:rPr>
          <w:shd w:val="clear" w:color="auto" w:fill="FFFFFF"/>
          <w:lang w:val="en-GB"/>
        </w:rPr>
        <w:fldChar w:fldCharType="begin" w:fldLock="1"/>
      </w:r>
      <w:r w:rsidRPr="0023051F">
        <w:rPr>
          <w:shd w:val="clear" w:color="auto" w:fill="FFFFFF"/>
          <w:lang w:val="en-GB"/>
        </w:rPr>
        <w:instrText>ADDIN CSL_CITATION {"citationItems":[{"id":"ITEM-1","itemData":{"URL":"http://hdr.undp.org/en/data","accessed":{"date-parts":[["2019","10","20"]]},"author":[{"dropping-particle":"","family":"UNDP","given":"","non-dropping-particle":"","parse-names":false,"suffix":""}],"container-title":"Human Development Reports","id":"ITEM-1","issued":{"date-parts":[["2017"]]},"title":"Human Development Data (1990-2017)","type":"webpage"},"uris":["http://www.mendeley.com/documents/?uuid=572c64aa-88c4-4253-b71d-9c5fddef7ec2"]}],"mendeley":{"formattedCitation":"(UNDP, 2017)","plainTextFormattedCitation":"(UNDP, 2017)","previouslyFormattedCitation":"(UNDP, 2017)"},"properties":{"noteIndex":0},"schema":"https://github.com/citation-style-language/schema/raw/master/csl-citation.json"}</w:instrText>
      </w:r>
      <w:r w:rsidR="006128CC" w:rsidRPr="0023051F">
        <w:rPr>
          <w:shd w:val="clear" w:color="auto" w:fill="FFFFFF"/>
          <w:lang w:val="en-GB"/>
        </w:rPr>
        <w:fldChar w:fldCharType="separate"/>
      </w:r>
      <w:r w:rsidRPr="0023051F">
        <w:rPr>
          <w:noProof/>
          <w:shd w:val="clear" w:color="auto" w:fill="FFFFFF"/>
          <w:lang w:val="en-GB"/>
        </w:rPr>
        <w:t>(UNDP, 2017)</w:t>
      </w:r>
      <w:r w:rsidR="006128CC" w:rsidRPr="0023051F">
        <w:rPr>
          <w:shd w:val="clear" w:color="auto" w:fill="FFFFFF"/>
          <w:lang w:val="en-GB"/>
        </w:rPr>
        <w:fldChar w:fldCharType="end"/>
      </w:r>
      <w:r w:rsidRPr="0023051F">
        <w:rPr>
          <w:shd w:val="clear" w:color="auto" w:fill="FFFFFF"/>
          <w:lang w:val="en-GB"/>
        </w:rPr>
        <w:t>.</w:t>
      </w:r>
    </w:p>
    <w:p w:rsidR="0023051F" w:rsidRPr="0023051F" w:rsidRDefault="0023051F" w:rsidP="0023051F">
      <w:pPr>
        <w:pStyle w:val="IEEEParagraph"/>
        <w:ind w:firstLine="0"/>
        <w:rPr>
          <w:iCs/>
          <w:shd w:val="clear" w:color="auto" w:fill="FFFFFF"/>
        </w:rPr>
      </w:pPr>
      <w:r w:rsidRPr="0023051F">
        <w:rPr>
          <w:iCs/>
          <w:shd w:val="clear" w:color="auto" w:fill="FFFFFF"/>
        </w:rPr>
        <w:tab/>
        <w:t xml:space="preserve">Berdasarkan uraian diatas maka perlu dilakukan analisis untuk memperoleh gambaran pendidikan di Indonesia berdasarkan partisipasi pendidikan. Penelitian ini bertujuan untuk menganalisis indikator pendidikan yaitu Angka Partisipasi Sekolah (APS), Angka Partisipasi Kasar (APK) dan Angka Partisipasi Murni (APM). APS adalah angka yang menunjukan proporsi anak sekolah pada usia jenjang pendidikan dalam usia yang sesuai dengan jenjang pendidikan tersebut, kegunaannya adalah untuk mengetahui tingkat partisipasi pendidikan atau jumlah masyarakat yang memperoleh pendidikan pada usia sekolah tertentu. APK adalah proporsi anak sekolah pada satu kelompok usia tertentu yang bersekolah pada jenjang yang sesuai dengan kelompok usianya, kegunaannya adalah untuk mengetahui jumlah siswa yang bersekolah pada jenjang tertentu. Adapun APM adalah proporsi anak sekolah pada suatu jenjang tertentu dalam kelompok usia yang sesuai dengan jenjang pendidikan tersebut, kegunannya adalah untuk mengetahui jumlah anak yang sekolah pada jenjang yang sesuai dengan usianya </w:t>
      </w:r>
      <w:r w:rsidR="006128CC" w:rsidRPr="0023051F">
        <w:rPr>
          <w:iCs/>
          <w:shd w:val="clear" w:color="auto" w:fill="FFFFFF"/>
          <w:lang w:val="en-GB"/>
        </w:rPr>
        <w:fldChar w:fldCharType="begin" w:fldLock="1"/>
      </w:r>
      <w:r w:rsidRPr="0023051F">
        <w:rPr>
          <w:iCs/>
          <w:shd w:val="clear" w:color="auto" w:fill="FFFFFF"/>
        </w:rPr>
        <w:instrText>ADDIN CSL_CITATION {"citationItems":[{"id":"ITEM-1","itemData":{"URL":"https://www.bps.go.id/subject/28/pendidikan.html#subjekViewTab1","accessed":{"date-parts":[["2019","10","20"]]},"author":[{"dropping-particle":"","family":"BPS","given":"","non-dropping-particle":"","parse-names":false,"suffix":""}],"container-title":"Badan Pusat Statistik","id":"ITEM-1","issued":{"date-parts":[["2019"]]},"title":"Konsep APS, APK dan APM","type":"webpage"},"uris":["http://www.mendeley.com/documents/?uuid=26759f21-721a-4f07-a849-5c4c7552f03b"]},{"id":"ITEM-2","itemData":{"author":[{"dropping-particle":"","family":"Kemendikbud","given":"","non-dropping-particle":"","parse-names":false,"suffix":""}],"container-title":"Kementerian Pendidikan dan Kebudayaan","id":"ITEM-2","issued":{"date-parts":[["2017"]]},"title":"APK-APM","type":"webpage"},"uris":["http://www.mendeley.com/documents/?uuid=d78f4441-dca4-435d-9d08-3fb9fe2f983f"]}],"mendeley":{"formattedCitation":"(BPS, 2019; Kemendikbud, 2017)","plainTextFormattedCitation":"(BPS, 2019; Kemendikbud, 2017)","previouslyFormattedCitation":"(BPS, 2019; Kemendikbud, 2017)"},"properties":{"noteIndex":0},"schema":"https://github.com/citation-style-language/schema/raw/master/csl-citation.json"}</w:instrText>
      </w:r>
      <w:r w:rsidR="006128CC" w:rsidRPr="0023051F">
        <w:rPr>
          <w:iCs/>
          <w:shd w:val="clear" w:color="auto" w:fill="FFFFFF"/>
          <w:lang w:val="en-GB"/>
        </w:rPr>
        <w:fldChar w:fldCharType="separate"/>
      </w:r>
      <w:r w:rsidRPr="0023051F">
        <w:rPr>
          <w:iCs/>
          <w:noProof/>
          <w:shd w:val="clear" w:color="auto" w:fill="FFFFFF"/>
        </w:rPr>
        <w:t>(BPS, 2019; Kemendikbud, 2017)</w:t>
      </w:r>
      <w:r w:rsidR="006128CC" w:rsidRPr="0023051F">
        <w:rPr>
          <w:iCs/>
          <w:shd w:val="clear" w:color="auto" w:fill="FFFFFF"/>
          <w:lang w:val="en-GB"/>
        </w:rPr>
        <w:fldChar w:fldCharType="end"/>
      </w:r>
      <w:r w:rsidRPr="0023051F">
        <w:rPr>
          <w:iCs/>
          <w:shd w:val="clear" w:color="auto" w:fill="FFFFFF"/>
        </w:rPr>
        <w:t>.</w:t>
      </w:r>
    </w:p>
    <w:p w:rsidR="0023051F" w:rsidRPr="0023051F" w:rsidRDefault="0023051F" w:rsidP="0023051F">
      <w:pPr>
        <w:pStyle w:val="IEEEParagraph"/>
        <w:ind w:firstLine="0"/>
        <w:rPr>
          <w:iCs/>
          <w:shd w:val="clear" w:color="auto" w:fill="FFFFFF"/>
        </w:rPr>
      </w:pPr>
    </w:p>
    <w:p w:rsidR="0023051F" w:rsidRPr="0023051F" w:rsidRDefault="0023051F" w:rsidP="0023051F">
      <w:pPr>
        <w:pStyle w:val="IEEEParagraph"/>
        <w:ind w:firstLine="0"/>
        <w:rPr>
          <w:iCs/>
          <w:shd w:val="clear" w:color="auto" w:fill="FFFFFF"/>
        </w:rPr>
      </w:pPr>
    </w:p>
    <w:p w:rsidR="0023051F" w:rsidRPr="0023051F" w:rsidRDefault="00100EF8" w:rsidP="0023051F">
      <w:pPr>
        <w:pStyle w:val="IEEEParagraph"/>
        <w:rPr>
          <w:iCs/>
          <w:shd w:val="clear" w:color="auto" w:fill="FFFFFF"/>
        </w:rPr>
      </w:pPr>
      <m:oMathPara>
        <m:oMath>
          <m:r>
            <m:rPr>
              <m:sty m:val="p"/>
            </m:rPr>
            <w:rPr>
              <w:rFonts w:ascii="Cambria Math"/>
              <w:sz w:val="20"/>
              <w:szCs w:val="20"/>
              <w:shd w:val="clear" w:color="auto" w:fill="FFFFFF"/>
            </w:rPr>
            <m:t>APS 7</m:t>
          </m:r>
          <m:r>
            <m:rPr>
              <m:sty m:val="p"/>
            </m:rPr>
            <w:rPr>
              <w:sz w:val="20"/>
              <w:szCs w:val="20"/>
              <w:shd w:val="clear" w:color="auto" w:fill="FFFFFF"/>
            </w:rPr>
            <m:t>-</m:t>
          </m:r>
          <m:r>
            <m:rPr>
              <m:sty m:val="p"/>
            </m:rPr>
            <w:rPr>
              <w:rFonts w:ascii="Cambria Math"/>
              <w:sz w:val="20"/>
              <w:szCs w:val="20"/>
              <w:shd w:val="clear" w:color="auto" w:fill="FFFFFF"/>
            </w:rPr>
            <m:t>12th</m:t>
          </m:r>
          <m:r>
            <w:rPr>
              <w:rFonts w:ascii="Cambria Math"/>
              <w:sz w:val="20"/>
              <w:szCs w:val="20"/>
              <w:shd w:val="clear" w:color="auto" w:fill="FFFFFF"/>
            </w:rPr>
            <m:t>=</m:t>
          </m:r>
          <m:f>
            <m:fPr>
              <m:ctrlPr>
                <w:rPr>
                  <w:rFonts w:ascii="Cambria Math" w:hAnsi="Cambria Math"/>
                  <w:iCs/>
                  <w:sz w:val="20"/>
                  <w:szCs w:val="20"/>
                  <w:shd w:val="clear" w:color="auto" w:fill="FFFFFF"/>
                </w:rPr>
              </m:ctrlPr>
            </m:fPr>
            <m:num>
              <m:r>
                <w:rPr>
                  <w:rFonts w:ascii="Cambria Math" w:hAnsi="Cambria Math"/>
                  <w:sz w:val="20"/>
                  <w:szCs w:val="20"/>
                  <w:shd w:val="clear" w:color="auto" w:fill="FFFFFF"/>
                </w:rPr>
                <m:t>Jum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Penduduk</m:t>
              </m:r>
              <m:r>
                <w:rPr>
                  <w:rFonts w:ascii="Cambria Math"/>
                  <w:sz w:val="20"/>
                  <w:szCs w:val="20"/>
                  <w:shd w:val="clear" w:color="auto" w:fill="FFFFFF"/>
                </w:rPr>
                <m:t xml:space="preserve"> </m:t>
              </m:r>
              <m:r>
                <w:rPr>
                  <w:rFonts w:ascii="Cambria Math" w:hAnsi="Cambria Math"/>
                  <w:sz w:val="20"/>
                  <w:szCs w:val="20"/>
                  <w:shd w:val="clear" w:color="auto" w:fill="FFFFFF"/>
                </w:rPr>
                <m:t>yang</m:t>
              </m:r>
              <m:r>
                <w:rPr>
                  <w:rFonts w:ascii="Cambria Math"/>
                  <w:sz w:val="20"/>
                  <w:szCs w:val="20"/>
                  <w:shd w:val="clear" w:color="auto" w:fill="FFFFFF"/>
                </w:rPr>
                <m:t xml:space="preserve"> </m:t>
              </m:r>
              <m:r>
                <w:rPr>
                  <w:rFonts w:ascii="Cambria Math" w:hAnsi="Cambria Math"/>
                  <w:sz w:val="20"/>
                  <w:szCs w:val="20"/>
                  <w:shd w:val="clear" w:color="auto" w:fill="FFFFFF"/>
                </w:rPr>
                <m:t>Masi</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Sekola</m:t>
              </m:r>
              <m:r>
                <w:rPr>
                  <w:sz w:val="20"/>
                  <w:szCs w:val="20"/>
                  <w:shd w:val="clear" w:color="auto" w:fill="FFFFFF"/>
                </w:rPr>
                <m:t>h</m:t>
              </m:r>
              <m:r>
                <w:rPr>
                  <w:rFonts w:ascii="Cambria Math"/>
                  <w:sz w:val="20"/>
                  <w:szCs w:val="20"/>
                  <w:shd w:val="clear" w:color="auto" w:fill="FFFFFF"/>
                </w:rPr>
                <m:t xml:space="preserve"> 7</m:t>
              </m:r>
              <m:r>
                <w:rPr>
                  <w:sz w:val="20"/>
                  <w:szCs w:val="20"/>
                  <w:shd w:val="clear" w:color="auto" w:fill="FFFFFF"/>
                </w:rPr>
                <m:t>-</m:t>
              </m:r>
              <m:r>
                <w:rPr>
                  <w:rFonts w:ascii="Cambria Math"/>
                  <w:sz w:val="20"/>
                  <w:szCs w:val="20"/>
                  <w:shd w:val="clear" w:color="auto" w:fill="FFFFFF"/>
                </w:rPr>
                <m:t>12</m:t>
              </m:r>
              <m:r>
                <w:rPr>
                  <w:rFonts w:ascii="Cambria Math" w:hAnsi="Cambria Math"/>
                  <w:sz w:val="20"/>
                  <w:szCs w:val="20"/>
                  <w:shd w:val="clear" w:color="auto" w:fill="FFFFFF"/>
                </w:rPr>
                <m:t>t</m:t>
              </m:r>
              <m:r>
                <w:rPr>
                  <w:sz w:val="20"/>
                  <w:szCs w:val="20"/>
                  <w:shd w:val="clear" w:color="auto" w:fill="FFFFFF"/>
                </w:rPr>
                <m:t>h</m:t>
              </m:r>
            </m:num>
            <m:den>
              <m:r>
                <w:rPr>
                  <w:rFonts w:ascii="Cambria Math" w:hAnsi="Cambria Math"/>
                  <w:sz w:val="20"/>
                  <w:szCs w:val="20"/>
                  <w:shd w:val="clear" w:color="auto" w:fill="FFFFFF"/>
                </w:rPr>
                <m:t>Jum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Penduduk</m:t>
              </m:r>
              <m:r>
                <w:rPr>
                  <w:rFonts w:ascii="Cambria Math"/>
                  <w:sz w:val="20"/>
                  <w:szCs w:val="20"/>
                  <w:shd w:val="clear" w:color="auto" w:fill="FFFFFF"/>
                </w:rPr>
                <m:t xml:space="preserve"> </m:t>
              </m:r>
              <m:r>
                <w:rPr>
                  <w:rFonts w:ascii="Cambria Math" w:hAnsi="Cambria Math"/>
                  <w:sz w:val="20"/>
                  <w:szCs w:val="20"/>
                  <w:shd w:val="clear" w:color="auto" w:fill="FFFFFF"/>
                </w:rPr>
                <m:t>Usia</m:t>
              </m:r>
              <m:r>
                <w:rPr>
                  <w:rFonts w:ascii="Cambria Math"/>
                  <w:sz w:val="20"/>
                  <w:szCs w:val="20"/>
                  <w:shd w:val="clear" w:color="auto" w:fill="FFFFFF"/>
                </w:rPr>
                <m:t xml:space="preserve"> 7</m:t>
              </m:r>
              <m:r>
                <w:rPr>
                  <w:sz w:val="20"/>
                  <w:szCs w:val="20"/>
                  <w:shd w:val="clear" w:color="auto" w:fill="FFFFFF"/>
                </w:rPr>
                <m:t>-</m:t>
              </m:r>
              <m:r>
                <w:rPr>
                  <w:rFonts w:ascii="Cambria Math"/>
                  <w:sz w:val="20"/>
                  <w:szCs w:val="20"/>
                  <w:shd w:val="clear" w:color="auto" w:fill="FFFFFF"/>
                </w:rPr>
                <m:t>12</m:t>
              </m:r>
              <m:r>
                <w:rPr>
                  <w:rFonts w:ascii="Cambria Math" w:hAnsi="Cambria Math"/>
                  <w:sz w:val="20"/>
                  <w:szCs w:val="20"/>
                  <w:shd w:val="clear" w:color="auto" w:fill="FFFFFF"/>
                </w:rPr>
                <m:t>t</m:t>
              </m:r>
              <m:r>
                <w:rPr>
                  <w:sz w:val="20"/>
                  <w:szCs w:val="20"/>
                  <w:shd w:val="clear" w:color="auto" w:fill="FFFFFF"/>
                </w:rPr>
                <m:t>h</m:t>
              </m:r>
            </m:den>
          </m:f>
          <m:r>
            <w:rPr>
              <w:rFonts w:ascii="Cambria Math" w:hAnsi="Cambria Math"/>
              <w:sz w:val="20"/>
              <w:szCs w:val="20"/>
              <w:shd w:val="clear" w:color="auto" w:fill="FFFFFF"/>
            </w:rPr>
            <m:t>x</m:t>
          </m:r>
          <m:r>
            <w:rPr>
              <w:rFonts w:ascii="Cambria Math"/>
              <w:sz w:val="20"/>
              <w:szCs w:val="20"/>
              <w:shd w:val="clear" w:color="auto" w:fill="FFFFFF"/>
            </w:rPr>
            <m:t>100</m:t>
          </m:r>
        </m:oMath>
      </m:oMathPara>
    </w:p>
    <w:p w:rsidR="0023051F" w:rsidRPr="0023051F" w:rsidRDefault="0023051F" w:rsidP="0023051F">
      <w:pPr>
        <w:pStyle w:val="IEEEParagraph"/>
        <w:rPr>
          <w:iCs/>
          <w:shd w:val="clear" w:color="auto" w:fill="FFFFFF"/>
        </w:rPr>
      </w:pPr>
    </w:p>
    <w:p w:rsidR="0023051F" w:rsidRPr="0023051F" w:rsidRDefault="00100EF8" w:rsidP="0023051F">
      <w:pPr>
        <w:pStyle w:val="IEEEParagraph"/>
        <w:rPr>
          <w:iCs/>
          <w:shd w:val="clear" w:color="auto" w:fill="FFFFFF"/>
        </w:rPr>
      </w:pPr>
      <m:oMathPara>
        <m:oMath>
          <m:r>
            <m:rPr>
              <m:sty m:val="p"/>
            </m:rPr>
            <w:rPr>
              <w:rFonts w:ascii="Cambria Math"/>
              <w:sz w:val="20"/>
              <w:szCs w:val="20"/>
              <w:shd w:val="clear" w:color="auto" w:fill="FFFFFF"/>
            </w:rPr>
            <m:t>APK 7</m:t>
          </m:r>
          <m:r>
            <m:rPr>
              <m:sty m:val="p"/>
            </m:rPr>
            <w:rPr>
              <w:sz w:val="20"/>
              <w:szCs w:val="20"/>
              <w:shd w:val="clear" w:color="auto" w:fill="FFFFFF"/>
            </w:rPr>
            <m:t>-</m:t>
          </m:r>
          <m:r>
            <m:rPr>
              <m:sty m:val="p"/>
            </m:rPr>
            <w:rPr>
              <w:rFonts w:ascii="Cambria Math"/>
              <w:sz w:val="20"/>
              <w:szCs w:val="20"/>
              <w:shd w:val="clear" w:color="auto" w:fill="FFFFFF"/>
            </w:rPr>
            <m:t>12th</m:t>
          </m:r>
          <m:r>
            <w:rPr>
              <w:rFonts w:ascii="Cambria Math"/>
              <w:sz w:val="20"/>
              <w:szCs w:val="20"/>
              <w:shd w:val="clear" w:color="auto" w:fill="FFFFFF"/>
            </w:rPr>
            <m:t>=</m:t>
          </m:r>
          <m:f>
            <m:fPr>
              <m:ctrlPr>
                <w:rPr>
                  <w:rFonts w:ascii="Cambria Math" w:hAnsi="Cambria Math"/>
                  <w:iCs/>
                  <w:sz w:val="20"/>
                  <w:szCs w:val="20"/>
                  <w:shd w:val="clear" w:color="auto" w:fill="FFFFFF"/>
                </w:rPr>
              </m:ctrlPr>
            </m:fPr>
            <m:num>
              <m:r>
                <w:rPr>
                  <w:rFonts w:ascii="Cambria Math" w:hAnsi="Cambria Math"/>
                  <w:sz w:val="20"/>
                  <w:szCs w:val="20"/>
                  <w:shd w:val="clear" w:color="auto" w:fill="FFFFFF"/>
                </w:rPr>
                <m:t>Jum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Penduduk</m:t>
              </m:r>
              <m:r>
                <w:rPr>
                  <w:rFonts w:ascii="Cambria Math"/>
                  <w:sz w:val="20"/>
                  <w:szCs w:val="20"/>
                  <w:shd w:val="clear" w:color="auto" w:fill="FFFFFF"/>
                </w:rPr>
                <m:t xml:space="preserve"> </m:t>
              </m:r>
              <m:r>
                <w:rPr>
                  <w:rFonts w:ascii="Cambria Math" w:hAnsi="Cambria Math"/>
                  <w:sz w:val="20"/>
                  <w:szCs w:val="20"/>
                  <w:shd w:val="clear" w:color="auto" w:fill="FFFFFF"/>
                </w:rPr>
                <m:t>yang</m:t>
              </m:r>
              <m:r>
                <w:rPr>
                  <w:rFonts w:ascii="Cambria Math"/>
                  <w:sz w:val="20"/>
                  <w:szCs w:val="20"/>
                  <w:shd w:val="clear" w:color="auto" w:fill="FFFFFF"/>
                </w:rPr>
                <m:t xml:space="preserve"> </m:t>
              </m:r>
              <m:r>
                <w:rPr>
                  <w:rFonts w:ascii="Cambria Math" w:hAnsi="Cambria Math"/>
                  <w:sz w:val="20"/>
                  <w:szCs w:val="20"/>
                  <w:shd w:val="clear" w:color="auto" w:fill="FFFFFF"/>
                </w:rPr>
                <m:t>Masi</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Seko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di</m:t>
              </m:r>
              <m:r>
                <w:rPr>
                  <w:rFonts w:ascii="Cambria Math"/>
                  <w:sz w:val="20"/>
                  <w:szCs w:val="20"/>
                  <w:shd w:val="clear" w:color="auto" w:fill="FFFFFF"/>
                </w:rPr>
                <m:t xml:space="preserve"> </m:t>
              </m:r>
              <m:r>
                <w:rPr>
                  <w:rFonts w:ascii="Cambria Math" w:hAnsi="Cambria Math"/>
                  <w:sz w:val="20"/>
                  <w:szCs w:val="20"/>
                  <w:shd w:val="clear" w:color="auto" w:fill="FFFFFF"/>
                </w:rPr>
                <m:t>SD</m:t>
              </m:r>
              <m:r>
                <w:rPr>
                  <w:rFonts w:ascii="Cambria Math"/>
                  <w:sz w:val="20"/>
                  <w:szCs w:val="20"/>
                  <w:shd w:val="clear" w:color="auto" w:fill="FFFFFF"/>
                </w:rPr>
                <m:t>/</m:t>
              </m:r>
              <m:r>
                <w:rPr>
                  <w:rFonts w:ascii="Cambria Math" w:hAnsi="Cambria Math"/>
                  <w:sz w:val="20"/>
                  <w:szCs w:val="20"/>
                  <w:shd w:val="clear" w:color="auto" w:fill="FFFFFF"/>
                </w:rPr>
                <m:t>MI</m:t>
              </m:r>
            </m:num>
            <m:den>
              <m:r>
                <w:rPr>
                  <w:rFonts w:ascii="Cambria Math" w:hAnsi="Cambria Math"/>
                  <w:sz w:val="20"/>
                  <w:szCs w:val="20"/>
                  <w:shd w:val="clear" w:color="auto" w:fill="FFFFFF"/>
                </w:rPr>
                <m:t>Jum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Penduduk</m:t>
              </m:r>
              <m:r>
                <w:rPr>
                  <w:rFonts w:ascii="Cambria Math"/>
                  <w:sz w:val="20"/>
                  <w:szCs w:val="20"/>
                  <w:shd w:val="clear" w:color="auto" w:fill="FFFFFF"/>
                </w:rPr>
                <m:t xml:space="preserve"> </m:t>
              </m:r>
              <m:r>
                <w:rPr>
                  <w:rFonts w:ascii="Cambria Math" w:hAnsi="Cambria Math"/>
                  <w:sz w:val="20"/>
                  <w:szCs w:val="20"/>
                  <w:shd w:val="clear" w:color="auto" w:fill="FFFFFF"/>
                </w:rPr>
                <m:t>Usia</m:t>
              </m:r>
              <m:r>
                <w:rPr>
                  <w:rFonts w:ascii="Cambria Math"/>
                  <w:sz w:val="20"/>
                  <w:szCs w:val="20"/>
                  <w:shd w:val="clear" w:color="auto" w:fill="FFFFFF"/>
                </w:rPr>
                <m:t xml:space="preserve"> 7</m:t>
              </m:r>
              <m:r>
                <w:rPr>
                  <w:sz w:val="20"/>
                  <w:szCs w:val="20"/>
                  <w:shd w:val="clear" w:color="auto" w:fill="FFFFFF"/>
                </w:rPr>
                <m:t>-</m:t>
              </m:r>
              <m:r>
                <w:rPr>
                  <w:rFonts w:ascii="Cambria Math"/>
                  <w:sz w:val="20"/>
                  <w:szCs w:val="20"/>
                  <w:shd w:val="clear" w:color="auto" w:fill="FFFFFF"/>
                </w:rPr>
                <m:t>12</m:t>
              </m:r>
              <m:r>
                <w:rPr>
                  <w:rFonts w:ascii="Cambria Math" w:hAnsi="Cambria Math"/>
                  <w:sz w:val="20"/>
                  <w:szCs w:val="20"/>
                  <w:shd w:val="clear" w:color="auto" w:fill="FFFFFF"/>
                </w:rPr>
                <m:t>t</m:t>
              </m:r>
              <m:r>
                <w:rPr>
                  <w:sz w:val="20"/>
                  <w:szCs w:val="20"/>
                  <w:shd w:val="clear" w:color="auto" w:fill="FFFFFF"/>
                </w:rPr>
                <m:t>h</m:t>
              </m:r>
            </m:den>
          </m:f>
          <m:r>
            <w:rPr>
              <w:rFonts w:ascii="Cambria Math" w:hAnsi="Cambria Math"/>
              <w:sz w:val="20"/>
              <w:szCs w:val="20"/>
              <w:shd w:val="clear" w:color="auto" w:fill="FFFFFF"/>
            </w:rPr>
            <m:t>x</m:t>
          </m:r>
          <m:r>
            <w:rPr>
              <w:rFonts w:ascii="Cambria Math"/>
              <w:sz w:val="20"/>
              <w:szCs w:val="20"/>
              <w:shd w:val="clear" w:color="auto" w:fill="FFFFFF"/>
            </w:rPr>
            <m:t>100</m:t>
          </m:r>
        </m:oMath>
      </m:oMathPara>
    </w:p>
    <w:p w:rsidR="0023051F" w:rsidRPr="0023051F" w:rsidRDefault="0023051F" w:rsidP="0023051F">
      <w:pPr>
        <w:pStyle w:val="IEEEParagraph"/>
        <w:rPr>
          <w:b/>
          <w:bCs/>
          <w:iCs/>
          <w:shd w:val="clear" w:color="auto" w:fill="FFFFFF"/>
        </w:rPr>
      </w:pPr>
    </w:p>
    <w:p w:rsidR="0023051F" w:rsidRPr="00A90924" w:rsidRDefault="00100EF8" w:rsidP="00A90924">
      <w:pPr>
        <w:pStyle w:val="IEEEParagraph"/>
        <w:rPr>
          <w:shd w:val="clear" w:color="auto" w:fill="FFFFFF"/>
          <w:lang w:val="en-GB"/>
        </w:rPr>
      </w:pPr>
      <m:oMathPara>
        <m:oMath>
          <m:r>
            <m:rPr>
              <m:sty m:val="p"/>
            </m:rPr>
            <w:rPr>
              <w:rFonts w:ascii="Cambria Math"/>
              <w:sz w:val="20"/>
              <w:szCs w:val="20"/>
              <w:shd w:val="clear" w:color="auto" w:fill="FFFFFF"/>
            </w:rPr>
            <m:t>APM SD/MI 7</m:t>
          </m:r>
          <m:r>
            <m:rPr>
              <m:sty m:val="p"/>
            </m:rPr>
            <w:rPr>
              <w:sz w:val="20"/>
              <w:szCs w:val="20"/>
              <w:shd w:val="clear" w:color="auto" w:fill="FFFFFF"/>
            </w:rPr>
            <m:t>-</m:t>
          </m:r>
          <m:r>
            <m:rPr>
              <m:sty m:val="p"/>
            </m:rPr>
            <w:rPr>
              <w:rFonts w:ascii="Cambria Math"/>
              <w:sz w:val="20"/>
              <w:szCs w:val="20"/>
              <w:shd w:val="clear" w:color="auto" w:fill="FFFFFF"/>
            </w:rPr>
            <m:t>12th</m:t>
          </m:r>
          <m:r>
            <w:rPr>
              <w:rFonts w:ascii="Cambria Math"/>
              <w:sz w:val="20"/>
              <w:szCs w:val="20"/>
              <w:shd w:val="clear" w:color="auto" w:fill="FFFFFF"/>
            </w:rPr>
            <m:t>=</m:t>
          </m:r>
          <m:f>
            <m:fPr>
              <m:ctrlPr>
                <w:rPr>
                  <w:rFonts w:ascii="Cambria Math" w:hAnsi="Cambria Math"/>
                  <w:iCs/>
                  <w:sz w:val="20"/>
                  <w:szCs w:val="20"/>
                  <w:shd w:val="clear" w:color="auto" w:fill="FFFFFF"/>
                </w:rPr>
              </m:ctrlPr>
            </m:fPr>
            <m:num>
              <m:r>
                <w:rPr>
                  <w:rFonts w:ascii="Cambria Math" w:hAnsi="Cambria Math"/>
                  <w:sz w:val="20"/>
                  <w:szCs w:val="20"/>
                  <w:shd w:val="clear" w:color="auto" w:fill="FFFFFF"/>
                </w:rPr>
                <m:t>Jum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Murid</m:t>
              </m:r>
              <m:r>
                <w:rPr>
                  <w:rFonts w:ascii="Cambria Math"/>
                  <w:sz w:val="20"/>
                  <w:szCs w:val="20"/>
                  <w:shd w:val="clear" w:color="auto" w:fill="FFFFFF"/>
                </w:rPr>
                <m:t xml:space="preserve"> </m:t>
              </m:r>
              <m:r>
                <w:rPr>
                  <w:rFonts w:ascii="Cambria Math" w:hAnsi="Cambria Math"/>
                  <w:sz w:val="20"/>
                  <w:szCs w:val="20"/>
                  <w:shd w:val="clear" w:color="auto" w:fill="FFFFFF"/>
                </w:rPr>
                <m:t>SDMI</m:t>
              </m:r>
              <m:r>
                <w:rPr>
                  <w:rFonts w:ascii="Cambria Math"/>
                  <w:sz w:val="20"/>
                  <w:szCs w:val="20"/>
                  <w:shd w:val="clear" w:color="auto" w:fill="FFFFFF"/>
                </w:rPr>
                <m:t xml:space="preserve"> </m:t>
              </m:r>
              <m:r>
                <w:rPr>
                  <w:rFonts w:ascii="Cambria Math" w:hAnsi="Cambria Math"/>
                  <w:sz w:val="20"/>
                  <w:szCs w:val="20"/>
                  <w:shd w:val="clear" w:color="auto" w:fill="FFFFFF"/>
                </w:rPr>
                <m:t>Usia</m:t>
              </m:r>
              <m:r>
                <w:rPr>
                  <w:rFonts w:ascii="Cambria Math"/>
                  <w:sz w:val="20"/>
                  <w:szCs w:val="20"/>
                  <w:shd w:val="clear" w:color="auto" w:fill="FFFFFF"/>
                </w:rPr>
                <m:t xml:space="preserve"> 7</m:t>
              </m:r>
              <m:r>
                <w:rPr>
                  <w:sz w:val="20"/>
                  <w:szCs w:val="20"/>
                  <w:shd w:val="clear" w:color="auto" w:fill="FFFFFF"/>
                </w:rPr>
                <m:t>-</m:t>
              </m:r>
              <m:r>
                <w:rPr>
                  <w:rFonts w:ascii="Cambria Math"/>
                  <w:sz w:val="20"/>
                  <w:szCs w:val="20"/>
                  <w:shd w:val="clear" w:color="auto" w:fill="FFFFFF"/>
                </w:rPr>
                <m:t>12</m:t>
              </m:r>
              <m:r>
                <w:rPr>
                  <w:rFonts w:ascii="Cambria Math" w:hAnsi="Cambria Math"/>
                  <w:sz w:val="20"/>
                  <w:szCs w:val="20"/>
                  <w:shd w:val="clear" w:color="auto" w:fill="FFFFFF"/>
                </w:rPr>
                <m:t>t</m:t>
              </m:r>
              <m:r>
                <w:rPr>
                  <w:sz w:val="20"/>
                  <w:szCs w:val="20"/>
                  <w:shd w:val="clear" w:color="auto" w:fill="FFFFFF"/>
                </w:rPr>
                <m:t>h</m:t>
              </m:r>
            </m:num>
            <m:den>
              <m:r>
                <w:rPr>
                  <w:rFonts w:ascii="Cambria Math" w:hAnsi="Cambria Math"/>
                  <w:sz w:val="20"/>
                  <w:szCs w:val="20"/>
                  <w:shd w:val="clear" w:color="auto" w:fill="FFFFFF"/>
                </w:rPr>
                <m:t>Jumla</m:t>
              </m:r>
              <m:r>
                <w:rPr>
                  <w:sz w:val="20"/>
                  <w:szCs w:val="20"/>
                  <w:shd w:val="clear" w:color="auto" w:fill="FFFFFF"/>
                </w:rPr>
                <m:t>h</m:t>
              </m:r>
              <m:r>
                <w:rPr>
                  <w:rFonts w:ascii="Cambria Math"/>
                  <w:sz w:val="20"/>
                  <w:szCs w:val="20"/>
                  <w:shd w:val="clear" w:color="auto" w:fill="FFFFFF"/>
                </w:rPr>
                <m:t xml:space="preserve"> </m:t>
              </m:r>
              <m:r>
                <w:rPr>
                  <w:rFonts w:ascii="Cambria Math" w:hAnsi="Cambria Math"/>
                  <w:sz w:val="20"/>
                  <w:szCs w:val="20"/>
                  <w:shd w:val="clear" w:color="auto" w:fill="FFFFFF"/>
                </w:rPr>
                <m:t>Penduduk</m:t>
              </m:r>
              <m:r>
                <w:rPr>
                  <w:rFonts w:ascii="Cambria Math"/>
                  <w:sz w:val="20"/>
                  <w:szCs w:val="20"/>
                  <w:shd w:val="clear" w:color="auto" w:fill="FFFFFF"/>
                </w:rPr>
                <m:t xml:space="preserve"> </m:t>
              </m:r>
              <m:r>
                <w:rPr>
                  <w:rFonts w:ascii="Cambria Math" w:hAnsi="Cambria Math"/>
                  <w:sz w:val="20"/>
                  <w:szCs w:val="20"/>
                  <w:shd w:val="clear" w:color="auto" w:fill="FFFFFF"/>
                </w:rPr>
                <m:t>Usia</m:t>
              </m:r>
              <m:r>
                <w:rPr>
                  <w:rFonts w:ascii="Cambria Math"/>
                  <w:sz w:val="20"/>
                  <w:szCs w:val="20"/>
                  <w:shd w:val="clear" w:color="auto" w:fill="FFFFFF"/>
                </w:rPr>
                <m:t xml:space="preserve"> 7</m:t>
              </m:r>
              <m:r>
                <w:rPr>
                  <w:sz w:val="20"/>
                  <w:szCs w:val="20"/>
                  <w:shd w:val="clear" w:color="auto" w:fill="FFFFFF"/>
                </w:rPr>
                <m:t>-</m:t>
              </m:r>
              <m:r>
                <w:rPr>
                  <w:rFonts w:ascii="Cambria Math"/>
                  <w:sz w:val="20"/>
                  <w:szCs w:val="20"/>
                  <w:shd w:val="clear" w:color="auto" w:fill="FFFFFF"/>
                </w:rPr>
                <m:t>12</m:t>
              </m:r>
              <m:r>
                <w:rPr>
                  <w:rFonts w:ascii="Cambria Math" w:hAnsi="Cambria Math"/>
                  <w:sz w:val="20"/>
                  <w:szCs w:val="20"/>
                  <w:shd w:val="clear" w:color="auto" w:fill="FFFFFF"/>
                </w:rPr>
                <m:t>t</m:t>
              </m:r>
              <m:r>
                <w:rPr>
                  <w:sz w:val="20"/>
                  <w:szCs w:val="20"/>
                  <w:shd w:val="clear" w:color="auto" w:fill="FFFFFF"/>
                </w:rPr>
                <m:t>h</m:t>
              </m:r>
            </m:den>
          </m:f>
          <m:r>
            <w:rPr>
              <w:rFonts w:ascii="Cambria Math" w:hAnsi="Cambria Math"/>
              <w:sz w:val="20"/>
              <w:szCs w:val="20"/>
              <w:shd w:val="clear" w:color="auto" w:fill="FFFFFF"/>
            </w:rPr>
            <m:t>x</m:t>
          </m:r>
          <m:r>
            <w:rPr>
              <w:rFonts w:ascii="Cambria Math"/>
              <w:sz w:val="20"/>
              <w:szCs w:val="20"/>
              <w:shd w:val="clear" w:color="auto" w:fill="FFFFFF"/>
            </w:rPr>
            <m:t>100</m:t>
          </m:r>
        </m:oMath>
      </m:oMathPara>
    </w:p>
    <w:p w:rsidR="0023051F" w:rsidRPr="0023051F" w:rsidRDefault="0023051F" w:rsidP="0023051F">
      <w:pPr>
        <w:pStyle w:val="IEEEParagraph"/>
        <w:rPr>
          <w:iCs/>
          <w:shd w:val="clear" w:color="auto" w:fill="FFFFFF"/>
        </w:rPr>
      </w:pPr>
      <w:r w:rsidRPr="0023051F">
        <w:rPr>
          <w:iCs/>
          <w:shd w:val="clear" w:color="auto" w:fill="FFFFFF"/>
        </w:rPr>
        <w:t>Catatan:</w:t>
      </w:r>
    </w:p>
    <w:p w:rsidR="0023051F" w:rsidRPr="0023051F" w:rsidRDefault="0023051F" w:rsidP="0023051F">
      <w:pPr>
        <w:pStyle w:val="IEEEParagraph"/>
        <w:rPr>
          <w:iCs/>
          <w:shd w:val="clear" w:color="auto" w:fill="FFFFFF"/>
        </w:rPr>
      </w:pPr>
      <w:r w:rsidRPr="0023051F">
        <w:rPr>
          <w:iCs/>
          <w:shd w:val="clear" w:color="auto" w:fill="FFFFFF"/>
        </w:rPr>
        <w:t>APS</w:t>
      </w:r>
      <w:r w:rsidRPr="0023051F">
        <w:rPr>
          <w:iCs/>
          <w:shd w:val="clear" w:color="auto" w:fill="FFFFFF"/>
        </w:rPr>
        <w:tab/>
        <w:t>: Kelompok usia sekolah (7-12 tahun,  13-15 tahun, 16-18 tahun dan 19-24 tahun)</w:t>
      </w:r>
    </w:p>
    <w:p w:rsidR="0023051F" w:rsidRPr="0023051F" w:rsidRDefault="0023051F" w:rsidP="0023051F">
      <w:pPr>
        <w:pStyle w:val="IEEEParagraph"/>
        <w:rPr>
          <w:iCs/>
          <w:shd w:val="clear" w:color="auto" w:fill="FFFFFF"/>
        </w:rPr>
      </w:pPr>
      <w:r w:rsidRPr="0023051F">
        <w:rPr>
          <w:iCs/>
          <w:shd w:val="clear" w:color="auto" w:fill="FFFFFF"/>
        </w:rPr>
        <w:t>APK</w:t>
      </w:r>
      <w:r w:rsidRPr="0023051F">
        <w:rPr>
          <w:iCs/>
          <w:shd w:val="clear" w:color="auto" w:fill="FFFFFF"/>
        </w:rPr>
        <w:tab/>
        <w:t>:Jenjang Pendidikan  SD/MI, Angka Partisipasi Kasar (APK) SMP/MTs, Angka Partisipasi Kasar SM/MA, atau Angka</w:t>
      </w:r>
    </w:p>
    <w:p w:rsidR="0023051F" w:rsidRPr="0023051F" w:rsidRDefault="0023051F" w:rsidP="0023051F">
      <w:pPr>
        <w:pStyle w:val="IEEEParagraph"/>
        <w:rPr>
          <w:iCs/>
          <w:shd w:val="clear" w:color="auto" w:fill="FFFFFF"/>
        </w:rPr>
      </w:pPr>
      <w:r w:rsidRPr="0023051F">
        <w:rPr>
          <w:iCs/>
          <w:shd w:val="clear" w:color="auto" w:fill="FFFFFF"/>
        </w:rPr>
        <w:tab/>
        <w:t xml:space="preserve">  Partisipasi Kasar Perguruan Tinggi (PT).</w:t>
      </w:r>
    </w:p>
    <w:p w:rsidR="0023051F" w:rsidRPr="0023051F" w:rsidRDefault="0023051F" w:rsidP="0023051F">
      <w:pPr>
        <w:pStyle w:val="IEEEParagraph"/>
        <w:rPr>
          <w:iCs/>
          <w:shd w:val="clear" w:color="auto" w:fill="FFFFFF"/>
        </w:rPr>
      </w:pPr>
      <w:r w:rsidRPr="0023051F">
        <w:rPr>
          <w:iCs/>
          <w:shd w:val="clear" w:color="auto" w:fill="FFFFFF"/>
        </w:rPr>
        <w:t>APM</w:t>
      </w:r>
      <w:r w:rsidRPr="0023051F">
        <w:rPr>
          <w:iCs/>
          <w:shd w:val="clear" w:color="auto" w:fill="FFFFFF"/>
        </w:rPr>
        <w:tab/>
        <w:t>: Jenjang SD/MI usia 7-12 tahun, SMP/MTs: usia 13-15 tahun, SM/MA : usia 16 -18 tahun, dan</w:t>
      </w:r>
    </w:p>
    <w:p w:rsidR="0023051F" w:rsidRPr="0023051F" w:rsidRDefault="0023051F" w:rsidP="0023051F">
      <w:pPr>
        <w:pStyle w:val="IEEEParagraph"/>
        <w:rPr>
          <w:iCs/>
          <w:shd w:val="clear" w:color="auto" w:fill="FFFFFF"/>
          <w:lang w:val="en-GB"/>
        </w:rPr>
      </w:pPr>
      <w:r w:rsidRPr="0023051F">
        <w:rPr>
          <w:iCs/>
          <w:shd w:val="clear" w:color="auto" w:fill="FFFFFF"/>
        </w:rPr>
        <w:tab/>
        <w:t xml:space="preserve">  Perguruan tinggi: usia 19-24 tahun.</w:t>
      </w:r>
    </w:p>
    <w:p w:rsidR="0023051F" w:rsidRPr="0023051F" w:rsidRDefault="0023051F" w:rsidP="0023051F">
      <w:pPr>
        <w:pStyle w:val="IEEEParagraph"/>
        <w:rPr>
          <w:i/>
          <w:iCs/>
          <w:shd w:val="clear" w:color="auto" w:fill="FFFFFF"/>
          <w:lang w:val="en-GB"/>
        </w:rPr>
      </w:pPr>
      <w:r w:rsidRPr="0023051F">
        <w:rPr>
          <w:i/>
          <w:iCs/>
          <w:shd w:val="clear" w:color="auto" w:fill="FFFFFF"/>
          <w:lang w:val="en-GB"/>
        </w:rPr>
        <w:t>(</w:t>
      </w:r>
      <w:proofErr w:type="spellStart"/>
      <w:r w:rsidRPr="0023051F">
        <w:rPr>
          <w:i/>
          <w:iCs/>
          <w:shd w:val="clear" w:color="auto" w:fill="FFFFFF"/>
          <w:lang w:val="en-GB"/>
        </w:rPr>
        <w:t>Sumber</w:t>
      </w:r>
      <w:proofErr w:type="spellEnd"/>
      <w:r w:rsidRPr="0023051F">
        <w:rPr>
          <w:i/>
          <w:iCs/>
          <w:shd w:val="clear" w:color="auto" w:fill="FFFFFF"/>
          <w:lang w:val="en-GB"/>
        </w:rPr>
        <w:t>: BPS).</w:t>
      </w:r>
    </w:p>
    <w:p w:rsidR="00C34DC0" w:rsidRPr="0023051F" w:rsidRDefault="00C34DC0" w:rsidP="00A94F09">
      <w:pPr>
        <w:spacing w:after="0" w:line="276" w:lineRule="auto"/>
        <w:ind w:right="-5"/>
        <w:jc w:val="both"/>
        <w:rPr>
          <w:rFonts w:ascii="Times New Roman" w:hAnsi="Times New Roman" w:cs="Times New Roman"/>
          <w:sz w:val="24"/>
          <w:szCs w:val="24"/>
          <w:lang w:val="en-GB"/>
        </w:rPr>
      </w:pPr>
    </w:p>
    <w:p w:rsidR="002149DA" w:rsidRPr="00430FA0" w:rsidRDefault="00A90924" w:rsidP="0023051F">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hAnsi="Times New Roman"/>
          <w:b/>
          <w:color w:val="000000"/>
          <w:sz w:val="24"/>
          <w:szCs w:val="24"/>
          <w:lang w:val="en-US"/>
        </w:rPr>
        <w:t>Metode</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Penelitian</w:t>
      </w:r>
      <w:proofErr w:type="spellEnd"/>
    </w:p>
    <w:p w:rsidR="0023051F" w:rsidRPr="0023051F" w:rsidRDefault="00A90924" w:rsidP="0023051F">
      <w:pPr>
        <w:pStyle w:val="IEEEParagraph"/>
        <w:ind w:firstLine="0"/>
        <w:rPr>
          <w:shd w:val="clear" w:color="auto" w:fill="FFFFFF"/>
        </w:rPr>
      </w:pPr>
      <w:r>
        <w:rPr>
          <w:rStyle w:val="mediumtext"/>
          <w:shd w:val="clear" w:color="auto" w:fill="FFFFFF"/>
          <w:lang w:val="en-GB"/>
        </w:rPr>
        <w:tab/>
      </w:r>
      <w:r w:rsidR="0023051F" w:rsidRPr="0023051F">
        <w:rPr>
          <w:rStyle w:val="mediumtext"/>
          <w:shd w:val="clear" w:color="auto" w:fill="FFFFFF"/>
        </w:rPr>
        <w:t>Penelitian ini menggunakan pendekatan kuantitatif statistik dengan analisis deskriptif</w:t>
      </w:r>
      <w:r w:rsidR="0023051F" w:rsidRPr="0023051F">
        <w:rPr>
          <w:shd w:val="clear" w:color="auto" w:fill="FFFFFF"/>
        </w:rPr>
        <w:t xml:space="preserve"> e</w:t>
      </w:r>
      <w:r w:rsidR="0023051F" w:rsidRPr="0023051F">
        <w:rPr>
          <w:shd w:val="clear" w:color="auto" w:fill="FFFFFF"/>
          <w:lang w:val="en-GB"/>
        </w:rPr>
        <w:t>x</w:t>
      </w:r>
      <w:r w:rsidR="0023051F" w:rsidRPr="0023051F">
        <w:rPr>
          <w:shd w:val="clear" w:color="auto" w:fill="FFFFFF"/>
        </w:rPr>
        <w:t>sploratif</w:t>
      </w:r>
      <w:r w:rsidR="0023051F" w:rsidRPr="0023051F">
        <w:rPr>
          <w:rStyle w:val="mediumtext"/>
          <w:shd w:val="clear" w:color="auto" w:fill="FFFFFF"/>
        </w:rPr>
        <w:t xml:space="preserve">. </w:t>
      </w:r>
      <w:r w:rsidR="0023051F" w:rsidRPr="0023051F">
        <w:rPr>
          <w:shd w:val="clear" w:color="auto" w:fill="FFFFFF"/>
        </w:rPr>
        <w:t xml:space="preserve">Penelitian deskriptif adalah penelitian yang bertujuan untuk menjelaskan suatu peristiwa, keadaan, objek baik berupa orang, atau segala sesuatu yang berhubungan dengan variabe yang bisa dijelaskan menggunakan angka-angka maupun kata-kata tanpa melakukan treatmen apapun terhadap variabel </w:t>
      </w:r>
      <w:r w:rsidR="006128CC" w:rsidRPr="0023051F">
        <w:rPr>
          <w:shd w:val="clear" w:color="auto" w:fill="FFFFFF"/>
          <w:lang w:val="en-GB"/>
        </w:rPr>
        <w:fldChar w:fldCharType="begin" w:fldLock="1"/>
      </w:r>
      <w:r w:rsidR="0023051F" w:rsidRPr="0023051F">
        <w:rPr>
          <w:shd w:val="clear" w:color="auto" w:fill="FFFFFF"/>
        </w:rPr>
        <w:instrText>ADDIN CSL_CITATION {"citationItems":[{"id":"ITEM-1","itemData":{"abstract":".","author":[{"dropping-particle":"","family":"Punaji","given":"S","non-dropping-particle":"","parse-names":false,"suffix":""}],"id":"ITEM-1","issued":{"date-parts":[["2010"]]},"publisher":"Kencana","publisher-place":"Jakarta","title":"Metode penelitian pendidikan dan pengembangan","type":"book"},"uris":["http://www.mendeley.com/documents/?uuid=0d28d020-5aa0-42f7-ad82-50ff44d4b0ea"]},{"id":"ITEM-2","itemData":{"author":[{"dropping-particle":"","family":"Sukmadinata","given":"N. S","non-dropping-particle":"","parse-names":false,"suffix":""}],"id":"ITEM-2","issued":{"date-parts":[["2012"]]},"publisher":"PT Remaja Rosdakarya","publisher-place":"Bandung","title":"Metode Penelitian Pendidikan","type":"book"},"uris":["http://www.mendeley.com/documents/?uuid=8a1a6cb7-61c8-4a6f-9328-695f319b6274"]}],"mendeley":{"formattedCitation":"(Punaji, 2010; Sukmadinata, 2012)","plainTextFormattedCitation":"(Punaji, 2010; Sukmadinata, 2012)","previouslyFormattedCitation":"(Punaji, 2010; Sukmadinata, 2012)"},"properties":{"noteIndex":0},"schema":"https://github.com/citation-style-language/schema/raw/master/csl-citation.json"}</w:instrText>
      </w:r>
      <w:r w:rsidR="006128CC" w:rsidRPr="0023051F">
        <w:rPr>
          <w:shd w:val="clear" w:color="auto" w:fill="FFFFFF"/>
          <w:lang w:val="en-GB"/>
        </w:rPr>
        <w:fldChar w:fldCharType="separate"/>
      </w:r>
      <w:r w:rsidR="0023051F" w:rsidRPr="0023051F">
        <w:rPr>
          <w:noProof/>
          <w:shd w:val="clear" w:color="auto" w:fill="FFFFFF"/>
        </w:rPr>
        <w:t>(Punaji, 2010; Sukmadinata, 2012)</w:t>
      </w:r>
      <w:r w:rsidR="006128CC" w:rsidRPr="0023051F">
        <w:rPr>
          <w:shd w:val="clear" w:color="auto" w:fill="FFFFFF"/>
          <w:lang w:val="en-GB"/>
        </w:rPr>
        <w:fldChar w:fldCharType="end"/>
      </w:r>
      <w:r w:rsidR="0023051F" w:rsidRPr="0023051F">
        <w:rPr>
          <w:shd w:val="clear" w:color="auto" w:fill="FFFFFF"/>
        </w:rPr>
        <w:t xml:space="preserve">. Penelitian deskriptif exsploratif bertujuan menggambarkan keadaan, fenomena tanpa melakukan uji hipotesis tertentu tetapi hanya menggambarkan apa adanya suatu variabel, gejala dan keadaan </w:t>
      </w:r>
      <w:r w:rsidR="006128CC" w:rsidRPr="0023051F">
        <w:rPr>
          <w:shd w:val="clear" w:color="auto" w:fill="FFFFFF"/>
          <w:lang w:val="en-GB"/>
        </w:rPr>
        <w:fldChar w:fldCharType="begin" w:fldLock="1"/>
      </w:r>
      <w:r w:rsidR="0023051F" w:rsidRPr="0023051F">
        <w:rPr>
          <w:shd w:val="clear" w:color="auto" w:fill="FFFFFF"/>
        </w:rPr>
        <w:instrText>ADDIN CSL_CITATION {"citationItems":[{"id":"ITEM-1","itemData":{"author":[{"dropping-particle":"","family":"Arikunto","given":"S","non-dropping-particle":"","parse-names":false,"suffix":""}],"id":"ITEM-1","issued":{"date-parts":[["2002"]]},"publisher":"Rineka Cipta","publisher-place":"Jakarta","title":"Prosedur suatu penelitian: pendekatan praktek. Edisi Revisi Kelima","type":"book"},"uris":["http://www.mendeley.com/documents/?uuid=0111c02f-53bf-4a9d-b105-20296128aca7"]}],"mendeley":{"formattedCitation":"(Arikunto, 2002)","plainTextFormattedCitation":"(Arikunto, 2002)","previouslyFormattedCitation":"(Arikunto, 2002)"},"properties":{"noteIndex":0},"schema":"https://github.com/citation-style-language/schema/raw/master/csl-citation.json"}</w:instrText>
      </w:r>
      <w:r w:rsidR="006128CC" w:rsidRPr="0023051F">
        <w:rPr>
          <w:shd w:val="clear" w:color="auto" w:fill="FFFFFF"/>
          <w:lang w:val="en-GB"/>
        </w:rPr>
        <w:fldChar w:fldCharType="separate"/>
      </w:r>
      <w:r w:rsidR="0023051F" w:rsidRPr="0023051F">
        <w:rPr>
          <w:noProof/>
          <w:shd w:val="clear" w:color="auto" w:fill="FFFFFF"/>
        </w:rPr>
        <w:t>(Arikunto, 2002)</w:t>
      </w:r>
      <w:r w:rsidR="006128CC" w:rsidRPr="0023051F">
        <w:rPr>
          <w:shd w:val="clear" w:color="auto" w:fill="FFFFFF"/>
          <w:lang w:val="en-GB"/>
        </w:rPr>
        <w:fldChar w:fldCharType="end"/>
      </w:r>
      <w:r w:rsidR="0023051F" w:rsidRPr="0023051F">
        <w:rPr>
          <w:shd w:val="clear" w:color="auto" w:fill="FFFFFF"/>
        </w:rPr>
        <w:t xml:space="preserve">. </w:t>
      </w:r>
      <w:r w:rsidR="0023051F" w:rsidRPr="0023051F">
        <w:rPr>
          <w:rStyle w:val="mediumtext"/>
          <w:shd w:val="clear" w:color="auto" w:fill="FFFFFF"/>
        </w:rPr>
        <w:t>Jenis data yang digunakan adalah data sekunder dari Badan Pusat Statistik (BPS) tentang APS, APK dan APM pendidikan formal selama periode 1994-2018. Populasi dalam penelitian ini adalah seluruh masyarakat Indonesia berdasarkan usia dan jenjang pendidikan. Adapun teknik analisis data menggunakan program SPSS</w:t>
      </w:r>
      <w:r w:rsidR="0023051F" w:rsidRPr="0023051F">
        <w:rPr>
          <w:shd w:val="clear" w:color="auto" w:fill="FFFFFF"/>
        </w:rPr>
        <w:t xml:space="preserve">. </w:t>
      </w:r>
    </w:p>
    <w:p w:rsidR="00AF651B" w:rsidRPr="005C128F" w:rsidRDefault="00A90924" w:rsidP="00100EF8">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hAnsi="Times New Roman" w:cs="Times New Roman"/>
          <w:b/>
          <w:color w:val="000000"/>
          <w:sz w:val="24"/>
          <w:szCs w:val="24"/>
          <w:lang w:val="en-US"/>
        </w:rPr>
        <w:lastRenderedPageBreak/>
        <w:t>Hasil</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Penelitian</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dan</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Pembahasan</w:t>
      </w:r>
      <w:proofErr w:type="spellEnd"/>
    </w:p>
    <w:p w:rsidR="00100EF8" w:rsidRDefault="00A90924" w:rsidP="00100EF8">
      <w:pPr>
        <w:pStyle w:val="IEEEFigureCaptionSingle-Line"/>
        <w:spacing w:before="0" w:after="0"/>
        <w:rPr>
          <w:rFonts w:asciiTheme="majorBidi" w:hAnsiTheme="majorBidi" w:cstheme="majorBidi"/>
          <w:sz w:val="24"/>
          <w:lang w:val="en-GB"/>
        </w:rPr>
      </w:pPr>
      <w:proofErr w:type="spellStart"/>
      <w:r>
        <w:rPr>
          <w:b/>
          <w:color w:val="000000"/>
          <w:sz w:val="24"/>
          <w:lang w:val="en-US"/>
        </w:rPr>
        <w:t>Hasil</w:t>
      </w:r>
      <w:proofErr w:type="spellEnd"/>
      <w:r>
        <w:rPr>
          <w:b/>
          <w:color w:val="000000"/>
          <w:sz w:val="24"/>
          <w:lang w:val="en-US"/>
        </w:rPr>
        <w:t xml:space="preserve"> </w:t>
      </w:r>
      <w:proofErr w:type="spellStart"/>
      <w:r>
        <w:rPr>
          <w:b/>
          <w:color w:val="000000"/>
          <w:sz w:val="24"/>
          <w:lang w:val="en-US"/>
        </w:rPr>
        <w:t>Penelitian</w:t>
      </w:r>
      <w:proofErr w:type="spellEnd"/>
    </w:p>
    <w:p w:rsidR="0023051F" w:rsidRPr="0023051F" w:rsidRDefault="00A90924" w:rsidP="0023051F">
      <w:pPr>
        <w:pStyle w:val="IEEEFigureCaptionSingle-Line"/>
        <w:spacing w:before="0" w:after="0"/>
        <w:jc w:val="both"/>
        <w:rPr>
          <w:rFonts w:asciiTheme="majorBidi" w:hAnsiTheme="majorBidi" w:cstheme="majorBidi"/>
          <w:sz w:val="24"/>
        </w:rPr>
      </w:pPr>
      <w:r>
        <w:rPr>
          <w:rFonts w:asciiTheme="majorBidi" w:hAnsiTheme="majorBidi" w:cstheme="majorBidi"/>
          <w:sz w:val="24"/>
          <w:lang w:val="en-GB"/>
        </w:rPr>
        <w:tab/>
      </w:r>
      <w:r w:rsidR="0023051F" w:rsidRPr="0023051F">
        <w:rPr>
          <w:rFonts w:asciiTheme="majorBidi" w:hAnsiTheme="majorBidi" w:cstheme="majorBidi"/>
          <w:sz w:val="24"/>
        </w:rPr>
        <w:t xml:space="preserve">Berdasarkan hasil analisis data Angka Partisipasi Sekolah (APS) selama 25 tahun terahir (periode 1994-2018) pada </w:t>
      </w:r>
      <w:r w:rsidR="0023051F" w:rsidRPr="0023051F">
        <w:rPr>
          <w:rFonts w:asciiTheme="majorBidi" w:hAnsiTheme="majorBidi" w:cstheme="majorBidi"/>
          <w:sz w:val="24"/>
          <w:lang w:val="en-GB"/>
        </w:rPr>
        <w:t>T</w:t>
      </w:r>
      <w:r w:rsidR="0023051F" w:rsidRPr="0023051F">
        <w:rPr>
          <w:rFonts w:asciiTheme="majorBidi" w:hAnsiTheme="majorBidi" w:cstheme="majorBidi"/>
          <w:sz w:val="24"/>
        </w:rPr>
        <w:t xml:space="preserve">abel 1 menunjukan bahwa nilai rrata-rata </w:t>
      </w:r>
      <w:r w:rsidR="0023051F" w:rsidRPr="0023051F">
        <w:rPr>
          <w:rFonts w:asciiTheme="majorBidi" w:hAnsiTheme="majorBidi" w:cstheme="majorBidi"/>
          <w:i/>
          <w:sz w:val="24"/>
        </w:rPr>
        <w:t>(mean)</w:t>
      </w:r>
      <w:r w:rsidR="0023051F" w:rsidRPr="0023051F">
        <w:rPr>
          <w:rFonts w:asciiTheme="majorBidi" w:hAnsiTheme="majorBidi" w:cstheme="majorBidi"/>
          <w:sz w:val="24"/>
        </w:rPr>
        <w:t xml:space="preserve"> usia 7-12 tahun sebesar 96.9146 (96,92%), usia 13-15tahun sebesar 84.3073 (84,31%), usia 16-18 tahun sebesar 56.2346 (56,24%) dan usia 19-24 tahun sebesar 15.0214 (15,02%).  Angka Partisipasi Sekolah (APS) paling tinggi terjadi pada usia 7-12, kemudian 13-15 tahun, selanjutnya16-18 tahun, sedangkan paling rendah tingkat APS nya adalah usia 19-24 tahun. Selama periode 1994-2018, APS </w:t>
      </w:r>
      <w:r w:rsidR="0023051F" w:rsidRPr="0023051F">
        <w:rPr>
          <w:rFonts w:asciiTheme="majorBidi" w:hAnsiTheme="majorBidi" w:cstheme="majorBidi"/>
          <w:i/>
          <w:sz w:val="24"/>
        </w:rPr>
        <w:t>maximum</w:t>
      </w:r>
      <w:r w:rsidR="0023051F" w:rsidRPr="0023051F">
        <w:rPr>
          <w:rFonts w:asciiTheme="majorBidi" w:hAnsiTheme="majorBidi" w:cstheme="majorBidi"/>
          <w:sz w:val="24"/>
        </w:rPr>
        <w:t xml:space="preserve"> untuk usia 7-12 tahun sebesar 99,11% dan </w:t>
      </w:r>
      <w:r w:rsidR="0023051F" w:rsidRPr="0023051F">
        <w:rPr>
          <w:rFonts w:asciiTheme="majorBidi" w:hAnsiTheme="majorBidi" w:cstheme="majorBidi"/>
          <w:i/>
          <w:sz w:val="24"/>
        </w:rPr>
        <w:t>minimum</w:t>
      </w:r>
      <w:r w:rsidR="0023051F" w:rsidRPr="0023051F">
        <w:rPr>
          <w:rFonts w:asciiTheme="majorBidi" w:hAnsiTheme="majorBidi" w:cstheme="majorBidi"/>
          <w:sz w:val="24"/>
        </w:rPr>
        <w:t xml:space="preserve"> sebesar 93,94%. Usia 13-15 tahun nilai </w:t>
      </w:r>
      <w:r w:rsidR="0023051F" w:rsidRPr="0023051F">
        <w:rPr>
          <w:rFonts w:asciiTheme="majorBidi" w:hAnsiTheme="majorBidi" w:cstheme="majorBidi"/>
          <w:i/>
          <w:sz w:val="24"/>
        </w:rPr>
        <w:t xml:space="preserve">maximum </w:t>
      </w:r>
      <w:r w:rsidR="0023051F" w:rsidRPr="0023051F">
        <w:rPr>
          <w:rFonts w:asciiTheme="majorBidi" w:hAnsiTheme="majorBidi" w:cstheme="majorBidi"/>
          <w:sz w:val="24"/>
        </w:rPr>
        <w:t xml:space="preserve">sebesar 95,23%,  </w:t>
      </w:r>
      <w:r w:rsidR="0023051F" w:rsidRPr="0023051F">
        <w:rPr>
          <w:rFonts w:asciiTheme="majorBidi" w:hAnsiTheme="majorBidi" w:cstheme="majorBidi"/>
          <w:i/>
          <w:sz w:val="24"/>
        </w:rPr>
        <w:t>minimum</w:t>
      </w:r>
      <w:r w:rsidR="0023051F" w:rsidRPr="0023051F">
        <w:rPr>
          <w:rFonts w:asciiTheme="majorBidi" w:hAnsiTheme="majorBidi" w:cstheme="majorBidi"/>
          <w:sz w:val="24"/>
        </w:rPr>
        <w:t xml:space="preserve"> sebesar 72,39%. Usia 16-18 tahun nilai </w:t>
      </w:r>
      <w:r w:rsidR="0023051F" w:rsidRPr="0023051F">
        <w:rPr>
          <w:rFonts w:asciiTheme="majorBidi" w:hAnsiTheme="majorBidi" w:cstheme="majorBidi"/>
          <w:i/>
          <w:sz w:val="24"/>
        </w:rPr>
        <w:t>maximum</w:t>
      </w:r>
      <w:r w:rsidR="0023051F" w:rsidRPr="0023051F">
        <w:rPr>
          <w:rFonts w:asciiTheme="majorBidi" w:hAnsiTheme="majorBidi" w:cstheme="majorBidi"/>
          <w:sz w:val="24"/>
        </w:rPr>
        <w:t xml:space="preserve"> sebesar 71,82%, </w:t>
      </w:r>
      <w:r w:rsidR="0023051F" w:rsidRPr="0023051F">
        <w:rPr>
          <w:rFonts w:asciiTheme="majorBidi" w:hAnsiTheme="majorBidi" w:cstheme="majorBidi"/>
          <w:i/>
          <w:sz w:val="24"/>
        </w:rPr>
        <w:t>minimum</w:t>
      </w:r>
      <w:r w:rsidR="0023051F" w:rsidRPr="0023051F">
        <w:rPr>
          <w:rFonts w:asciiTheme="majorBidi" w:hAnsiTheme="majorBidi" w:cstheme="majorBidi"/>
          <w:sz w:val="24"/>
        </w:rPr>
        <w:t xml:space="preserve"> sebesar 44,65%, sedangkan usia 19-24 tahun memperoleh nilai </w:t>
      </w:r>
      <w:r w:rsidR="0023051F" w:rsidRPr="0023051F">
        <w:rPr>
          <w:rFonts w:asciiTheme="majorBidi" w:hAnsiTheme="majorBidi" w:cstheme="majorBidi"/>
          <w:i/>
          <w:sz w:val="24"/>
        </w:rPr>
        <w:t>maximum</w:t>
      </w:r>
      <w:r w:rsidR="0023051F" w:rsidRPr="0023051F">
        <w:rPr>
          <w:rFonts w:asciiTheme="majorBidi" w:hAnsiTheme="majorBidi" w:cstheme="majorBidi"/>
          <w:sz w:val="24"/>
        </w:rPr>
        <w:t xml:space="preserve"> sebesar 24,67% dan nilai </w:t>
      </w:r>
      <w:r w:rsidR="0023051F" w:rsidRPr="0023051F">
        <w:rPr>
          <w:rFonts w:asciiTheme="majorBidi" w:hAnsiTheme="majorBidi" w:cstheme="majorBidi"/>
          <w:i/>
          <w:sz w:val="24"/>
        </w:rPr>
        <w:t>minimum</w:t>
      </w:r>
      <w:r w:rsidR="0023051F" w:rsidRPr="0023051F">
        <w:rPr>
          <w:rFonts w:asciiTheme="majorBidi" w:hAnsiTheme="majorBidi" w:cstheme="majorBidi"/>
          <w:sz w:val="24"/>
        </w:rPr>
        <w:t xml:space="preserve"> sebesar 11,38%.  Adapun berdasarkan nilai </w:t>
      </w:r>
      <w:r w:rsidR="0023051F" w:rsidRPr="0023051F">
        <w:rPr>
          <w:rFonts w:asciiTheme="majorBidi" w:hAnsiTheme="majorBidi" w:cstheme="majorBidi"/>
          <w:i/>
          <w:sz w:val="24"/>
        </w:rPr>
        <w:t>range</w:t>
      </w:r>
      <w:r w:rsidR="0023051F" w:rsidRPr="0023051F">
        <w:rPr>
          <w:rFonts w:asciiTheme="majorBidi" w:hAnsiTheme="majorBidi" w:cstheme="majorBidi"/>
          <w:sz w:val="24"/>
        </w:rPr>
        <w:t xml:space="preserve"> menunjukan bahwa selama periode 1994-2018 setiap jenjang usia mengalami peningkatan APS yaitu: 7-12 tahun sebesar 5,17%, 13-15 tahun sebesar 22,84%, 16-18 tahun sebesar 27,17% dan 19-24 tahun meningkat sebesar 13,29%. Berdasarkan data pada </w:t>
      </w:r>
      <w:r w:rsidR="0023051F" w:rsidRPr="0023051F">
        <w:rPr>
          <w:rFonts w:asciiTheme="majorBidi" w:hAnsiTheme="majorBidi" w:cstheme="majorBidi"/>
          <w:sz w:val="24"/>
          <w:lang w:val="en-GB"/>
        </w:rPr>
        <w:t>T</w:t>
      </w:r>
      <w:r w:rsidR="0023051F" w:rsidRPr="0023051F">
        <w:rPr>
          <w:rFonts w:asciiTheme="majorBidi" w:hAnsiTheme="majorBidi" w:cstheme="majorBidi"/>
          <w:sz w:val="24"/>
        </w:rPr>
        <w:t>abel 1 dapat disimpulkan bahwa semakin tinggi usia</w:t>
      </w:r>
      <w:r w:rsidR="0023051F" w:rsidRPr="0023051F">
        <w:rPr>
          <w:rFonts w:asciiTheme="majorBidi" w:hAnsiTheme="majorBidi" w:cstheme="majorBidi"/>
          <w:sz w:val="24"/>
          <w:lang w:val="en-GB"/>
        </w:rPr>
        <w:t xml:space="preserve">, </w:t>
      </w:r>
      <w:r w:rsidR="0023051F" w:rsidRPr="0023051F">
        <w:rPr>
          <w:rFonts w:asciiTheme="majorBidi" w:hAnsiTheme="majorBidi" w:cstheme="majorBidi"/>
          <w:sz w:val="24"/>
        </w:rPr>
        <w:t xml:space="preserve">nilai rata-rata </w:t>
      </w:r>
      <w:r w:rsidR="0023051F" w:rsidRPr="0023051F">
        <w:rPr>
          <w:rFonts w:asciiTheme="majorBidi" w:hAnsiTheme="majorBidi" w:cstheme="majorBidi"/>
          <w:i/>
          <w:sz w:val="24"/>
        </w:rPr>
        <w:t>(mean)</w:t>
      </w:r>
      <w:r w:rsidR="0023051F" w:rsidRPr="0023051F">
        <w:rPr>
          <w:rFonts w:asciiTheme="majorBidi" w:hAnsiTheme="majorBidi" w:cstheme="majorBidi"/>
          <w:sz w:val="24"/>
        </w:rPr>
        <w:t xml:space="preserve"> APS semakin rendah. Penjelasan lebih lanjut akan diuraikan  pada bagian pembahasan.</w:t>
      </w:r>
    </w:p>
    <w:p w:rsidR="0023051F" w:rsidRPr="0023051F" w:rsidRDefault="0023051F" w:rsidP="0023051F">
      <w:pPr>
        <w:pStyle w:val="IEEEFigureCaptionSingle-Line"/>
        <w:spacing w:before="0" w:after="0"/>
        <w:rPr>
          <w:rFonts w:asciiTheme="majorBidi" w:hAnsiTheme="majorBidi" w:cstheme="majorBidi"/>
          <w:sz w:val="24"/>
        </w:rPr>
      </w:pPr>
    </w:p>
    <w:p w:rsidR="0023051F" w:rsidRPr="0023051F" w:rsidRDefault="0023051F" w:rsidP="0023051F">
      <w:pPr>
        <w:pStyle w:val="IEEEFigureCaptionSingle-Line"/>
        <w:spacing w:before="0" w:after="0"/>
        <w:rPr>
          <w:rFonts w:asciiTheme="majorBidi" w:hAnsiTheme="majorBidi" w:cstheme="majorBidi"/>
          <w:sz w:val="24"/>
        </w:rPr>
      </w:pPr>
      <w:r w:rsidRPr="0023051F">
        <w:rPr>
          <w:rFonts w:asciiTheme="majorBidi" w:hAnsiTheme="majorBidi" w:cstheme="majorBidi"/>
          <w:sz w:val="24"/>
        </w:rPr>
        <w:t>Tab</w:t>
      </w:r>
      <w:r w:rsidRPr="0023051F">
        <w:rPr>
          <w:rFonts w:asciiTheme="majorBidi" w:hAnsiTheme="majorBidi" w:cstheme="majorBidi"/>
          <w:sz w:val="24"/>
          <w:lang w:val="en-GB"/>
        </w:rPr>
        <w:t>el</w:t>
      </w:r>
      <w:r w:rsidRPr="0023051F">
        <w:rPr>
          <w:rFonts w:asciiTheme="majorBidi" w:hAnsiTheme="majorBidi" w:cstheme="majorBidi"/>
          <w:sz w:val="24"/>
        </w:rPr>
        <w:t xml:space="preserve"> 1</w:t>
      </w:r>
      <w:r w:rsidRPr="0023051F">
        <w:rPr>
          <w:rFonts w:asciiTheme="majorBidi" w:hAnsiTheme="majorBidi" w:cstheme="majorBidi"/>
          <w:sz w:val="24"/>
          <w:lang w:val="en-GB"/>
        </w:rPr>
        <w:t xml:space="preserve">. </w:t>
      </w:r>
      <w:r w:rsidRPr="0023051F">
        <w:rPr>
          <w:rFonts w:asciiTheme="majorBidi" w:hAnsiTheme="majorBidi" w:cstheme="majorBidi"/>
          <w:sz w:val="24"/>
        </w:rPr>
        <w:t>Deskriptive Angka Partisipasi Sekolah (APS)</w:t>
      </w:r>
    </w:p>
    <w:tbl>
      <w:tblPr>
        <w:tblW w:w="8999" w:type="dxa"/>
        <w:jc w:val="center"/>
        <w:tblInd w:w="953" w:type="dxa"/>
        <w:tblBorders>
          <w:top w:val="single" w:sz="4" w:space="0" w:color="auto"/>
          <w:bottom w:val="single" w:sz="4" w:space="0" w:color="auto"/>
          <w:insideH w:val="single" w:sz="4" w:space="0" w:color="auto"/>
        </w:tblBorders>
        <w:tblLayout w:type="fixed"/>
        <w:tblCellMar>
          <w:left w:w="30" w:type="dxa"/>
          <w:right w:w="30" w:type="dxa"/>
        </w:tblCellMar>
        <w:tblLook w:val="0000"/>
      </w:tblPr>
      <w:tblGrid>
        <w:gridCol w:w="158"/>
        <w:gridCol w:w="2679"/>
        <w:gridCol w:w="1541"/>
        <w:gridCol w:w="1538"/>
        <w:gridCol w:w="1542"/>
        <w:gridCol w:w="1541"/>
      </w:tblGrid>
      <w:tr w:rsidR="0023051F" w:rsidRPr="0023051F" w:rsidTr="00A90924">
        <w:trPr>
          <w:cantSplit/>
          <w:trHeight w:val="221"/>
          <w:tblHeader/>
          <w:jc w:val="center"/>
        </w:trPr>
        <w:tc>
          <w:tcPr>
            <w:tcW w:w="8999" w:type="dxa"/>
            <w:gridSpan w:val="6"/>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jc w:val="left"/>
              <w:rPr>
                <w:rFonts w:asciiTheme="majorBidi" w:hAnsiTheme="majorBidi" w:cstheme="majorBidi"/>
                <w:sz w:val="24"/>
              </w:rPr>
            </w:pPr>
            <w:r w:rsidRPr="0023051F">
              <w:rPr>
                <w:rFonts w:asciiTheme="majorBidi" w:hAnsiTheme="majorBidi" w:cstheme="majorBidi"/>
                <w:b/>
                <w:bCs/>
                <w:sz w:val="24"/>
              </w:rPr>
              <w:t>Statistics</w:t>
            </w:r>
          </w:p>
        </w:tc>
      </w:tr>
      <w:tr w:rsidR="0023051F" w:rsidRPr="0023051F" w:rsidTr="00A90924">
        <w:trPr>
          <w:cantSplit/>
          <w:trHeight w:val="221"/>
          <w:tblHeader/>
          <w:jc w:val="center"/>
        </w:trPr>
        <w:tc>
          <w:tcPr>
            <w:tcW w:w="158" w:type="dxa"/>
            <w:shd w:val="clear" w:color="auto" w:fill="FFFFFF"/>
            <w:tcMar>
              <w:top w:w="30" w:type="dxa"/>
              <w:left w:w="30" w:type="dxa"/>
              <w:bottom w:w="30" w:type="dxa"/>
              <w:right w:w="30" w:type="dxa"/>
            </w:tcMar>
          </w:tcPr>
          <w:p w:rsidR="0023051F" w:rsidRPr="0023051F" w:rsidRDefault="0023051F" w:rsidP="00D13265">
            <w:pPr>
              <w:pStyle w:val="IEEEFigureCaptionSingle-Line"/>
              <w:spacing w:before="0" w:after="0"/>
              <w:rPr>
                <w:rFonts w:asciiTheme="majorBidi" w:hAnsiTheme="majorBidi" w:cstheme="majorBidi"/>
                <w:sz w:val="24"/>
              </w:rPr>
            </w:pPr>
          </w:p>
        </w:tc>
        <w:tc>
          <w:tcPr>
            <w:tcW w:w="2679" w:type="dxa"/>
            <w:shd w:val="clear" w:color="auto" w:fill="FFFFFF"/>
            <w:tcMar>
              <w:top w:w="30" w:type="dxa"/>
              <w:left w:w="30" w:type="dxa"/>
              <w:bottom w:w="30" w:type="dxa"/>
              <w:right w:w="30" w:type="dxa"/>
            </w:tcMar>
          </w:tcPr>
          <w:p w:rsidR="0023051F" w:rsidRPr="0023051F" w:rsidRDefault="0023051F" w:rsidP="00D13265">
            <w:pPr>
              <w:pStyle w:val="IEEEFigureCaptionSingle-Line"/>
              <w:spacing w:before="0" w:after="0"/>
              <w:rPr>
                <w:rFonts w:asciiTheme="majorBidi" w:hAnsiTheme="majorBidi" w:cstheme="majorBidi"/>
                <w:sz w:val="24"/>
              </w:rPr>
            </w:pPr>
          </w:p>
        </w:tc>
        <w:tc>
          <w:tcPr>
            <w:tcW w:w="1541" w:type="dxa"/>
            <w:shd w:val="clear" w:color="auto" w:fill="FFFFFF"/>
            <w:tcMar>
              <w:top w:w="30" w:type="dxa"/>
              <w:left w:w="30" w:type="dxa"/>
              <w:bottom w:w="30" w:type="dxa"/>
              <w:right w:w="30" w:type="dxa"/>
            </w:tcMar>
            <w:vAlign w:val="bottom"/>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7-12Th</w:t>
            </w:r>
          </w:p>
        </w:tc>
        <w:tc>
          <w:tcPr>
            <w:tcW w:w="1538" w:type="dxa"/>
            <w:shd w:val="clear" w:color="auto" w:fill="FFFFFF"/>
            <w:tcMar>
              <w:top w:w="30" w:type="dxa"/>
              <w:left w:w="30" w:type="dxa"/>
              <w:bottom w:w="30" w:type="dxa"/>
              <w:right w:w="30" w:type="dxa"/>
            </w:tcMar>
            <w:vAlign w:val="bottom"/>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3-15Th</w:t>
            </w:r>
          </w:p>
        </w:tc>
        <w:tc>
          <w:tcPr>
            <w:tcW w:w="1542" w:type="dxa"/>
            <w:shd w:val="clear" w:color="auto" w:fill="FFFFFF"/>
            <w:tcMar>
              <w:top w:w="30" w:type="dxa"/>
              <w:left w:w="30" w:type="dxa"/>
              <w:bottom w:w="30" w:type="dxa"/>
              <w:right w:w="30" w:type="dxa"/>
            </w:tcMar>
            <w:vAlign w:val="bottom"/>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6-18Th</w:t>
            </w:r>
          </w:p>
        </w:tc>
        <w:tc>
          <w:tcPr>
            <w:tcW w:w="1541" w:type="dxa"/>
            <w:shd w:val="clear" w:color="auto" w:fill="FFFFFF"/>
            <w:tcMar>
              <w:top w:w="30" w:type="dxa"/>
              <w:left w:w="30" w:type="dxa"/>
              <w:bottom w:w="30" w:type="dxa"/>
              <w:right w:w="30" w:type="dxa"/>
            </w:tcMar>
            <w:vAlign w:val="bottom"/>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9-24</w:t>
            </w:r>
          </w:p>
        </w:tc>
      </w:tr>
      <w:tr w:rsidR="0023051F" w:rsidRPr="0023051F" w:rsidTr="00A90924">
        <w:trPr>
          <w:cantSplit/>
          <w:trHeight w:val="242"/>
          <w:tblHeader/>
          <w:jc w:val="center"/>
        </w:trPr>
        <w:tc>
          <w:tcPr>
            <w:tcW w:w="158" w:type="dxa"/>
            <w:vMerge w:val="restart"/>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N</w:t>
            </w:r>
          </w:p>
        </w:tc>
        <w:tc>
          <w:tcPr>
            <w:tcW w:w="2679" w:type="dxa"/>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Valid</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5</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5</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5</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5</w:t>
            </w:r>
          </w:p>
        </w:tc>
      </w:tr>
      <w:tr w:rsidR="0023051F" w:rsidRPr="0023051F" w:rsidTr="00A90924">
        <w:trPr>
          <w:cantSplit/>
          <w:trHeight w:val="101"/>
          <w:tblHeader/>
          <w:jc w:val="center"/>
        </w:trPr>
        <w:tc>
          <w:tcPr>
            <w:tcW w:w="158" w:type="dxa"/>
            <w:vMerge/>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p>
        </w:tc>
        <w:tc>
          <w:tcPr>
            <w:tcW w:w="2679" w:type="dxa"/>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issing</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0</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0</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0</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0</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ean</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6.9146</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84.3073</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56.2346</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5.0214</w:t>
            </w:r>
          </w:p>
        </w:tc>
      </w:tr>
      <w:tr w:rsidR="0023051F" w:rsidRPr="0023051F" w:rsidTr="00A90924">
        <w:trPr>
          <w:cantSplit/>
          <w:trHeight w:val="232"/>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Std. Error of Mean</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32541</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39849</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72162</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5378</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edian</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7.3900</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84.0800</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53.9200</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2.4300</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ode</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3.94</w:t>
            </w:r>
            <w:r w:rsidRPr="0023051F">
              <w:rPr>
                <w:rFonts w:asciiTheme="majorBidi" w:hAnsiTheme="majorBidi" w:cstheme="majorBidi"/>
                <w:sz w:val="24"/>
                <w:vertAlign w:val="superscript"/>
              </w:rPr>
              <w:t>a</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72.39</w:t>
            </w:r>
            <w:r w:rsidRPr="0023051F">
              <w:rPr>
                <w:rFonts w:asciiTheme="majorBidi" w:hAnsiTheme="majorBidi" w:cstheme="majorBidi"/>
                <w:sz w:val="24"/>
                <w:vertAlign w:val="superscript"/>
              </w:rPr>
              <w:t>a</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44.65</w:t>
            </w:r>
            <w:r w:rsidRPr="0023051F">
              <w:rPr>
                <w:rFonts w:asciiTheme="majorBidi" w:hAnsiTheme="majorBidi" w:cstheme="majorBidi"/>
                <w:sz w:val="24"/>
                <w:vertAlign w:val="superscript"/>
              </w:rPr>
              <w:t>a</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1.38</w:t>
            </w:r>
            <w:r w:rsidRPr="0023051F">
              <w:rPr>
                <w:rFonts w:asciiTheme="majorBidi" w:hAnsiTheme="majorBidi" w:cstheme="majorBidi"/>
                <w:sz w:val="24"/>
                <w:vertAlign w:val="superscript"/>
              </w:rPr>
              <w:t>a</w:t>
            </w:r>
          </w:p>
        </w:tc>
      </w:tr>
      <w:tr w:rsidR="0023051F" w:rsidRPr="0023051F" w:rsidTr="00A90924">
        <w:trPr>
          <w:cantSplit/>
          <w:trHeight w:val="232"/>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Std. Deviation</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62703</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6.99246</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8.60810</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4.76892</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Variance</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647</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48.894</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74.099</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2.743</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Range</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5.17</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2.84</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7.17</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3.29</w:t>
            </w:r>
          </w:p>
        </w:tc>
      </w:tr>
      <w:tr w:rsidR="0023051F" w:rsidRPr="0023051F" w:rsidTr="00A90924">
        <w:trPr>
          <w:cantSplit/>
          <w:trHeight w:val="232"/>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inimum</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3.94</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72.39</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44.65</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1.38</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aximum</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9.11</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95.23</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71.82</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4.67</w:t>
            </w:r>
          </w:p>
        </w:tc>
      </w:tr>
      <w:tr w:rsidR="0023051F" w:rsidRPr="0023051F" w:rsidTr="00A90924">
        <w:trPr>
          <w:cantSplit/>
          <w:trHeight w:val="221"/>
          <w:tblHeader/>
          <w:jc w:val="center"/>
        </w:trPr>
        <w:tc>
          <w:tcPr>
            <w:tcW w:w="2837"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Sum</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422.87</w:t>
            </w:r>
          </w:p>
        </w:tc>
        <w:tc>
          <w:tcPr>
            <w:tcW w:w="1538"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2107.68</w:t>
            </w:r>
          </w:p>
        </w:tc>
        <w:tc>
          <w:tcPr>
            <w:tcW w:w="1542"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1405.86</w:t>
            </w:r>
          </w:p>
        </w:tc>
        <w:tc>
          <w:tcPr>
            <w:tcW w:w="1541" w:type="dxa"/>
            <w:shd w:val="clear" w:color="auto" w:fill="FFFFFF"/>
            <w:tcMar>
              <w:top w:w="30" w:type="dxa"/>
              <w:left w:w="30" w:type="dxa"/>
              <w:bottom w:w="30" w:type="dxa"/>
              <w:right w:w="30" w:type="dxa"/>
            </w:tcMar>
            <w:vAlign w:val="center"/>
          </w:tcPr>
          <w:p w:rsidR="0023051F" w:rsidRPr="0023051F" w:rsidRDefault="0023051F" w:rsidP="00D13265">
            <w:pPr>
              <w:pStyle w:val="IEEEFigureCaptionSingle-Line"/>
              <w:spacing w:before="0" w:after="0"/>
              <w:rPr>
                <w:rFonts w:asciiTheme="majorBidi" w:hAnsiTheme="majorBidi" w:cstheme="majorBidi"/>
                <w:sz w:val="24"/>
              </w:rPr>
            </w:pPr>
            <w:r w:rsidRPr="0023051F">
              <w:rPr>
                <w:rFonts w:asciiTheme="majorBidi" w:hAnsiTheme="majorBidi" w:cstheme="majorBidi"/>
                <w:sz w:val="24"/>
              </w:rPr>
              <w:t>375.54</w:t>
            </w:r>
          </w:p>
        </w:tc>
      </w:tr>
      <w:tr w:rsidR="0023051F" w:rsidRPr="0023051F" w:rsidTr="00A90924">
        <w:trPr>
          <w:cantSplit/>
          <w:trHeight w:val="221"/>
          <w:jc w:val="center"/>
        </w:trPr>
        <w:tc>
          <w:tcPr>
            <w:tcW w:w="7458" w:type="dxa"/>
            <w:gridSpan w:val="5"/>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a. Multiple modes exist. The smallest value is shown</w:t>
            </w:r>
          </w:p>
        </w:tc>
        <w:tc>
          <w:tcPr>
            <w:tcW w:w="1541" w:type="dxa"/>
            <w:shd w:val="clear" w:color="auto" w:fill="FFFFFF"/>
            <w:tcMar>
              <w:top w:w="30" w:type="dxa"/>
              <w:left w:w="30" w:type="dxa"/>
              <w:bottom w:w="30" w:type="dxa"/>
              <w:right w:w="30" w:type="dxa"/>
            </w:tcMar>
          </w:tcPr>
          <w:p w:rsidR="0023051F" w:rsidRPr="0023051F" w:rsidRDefault="0023051F" w:rsidP="00D13265">
            <w:pPr>
              <w:pStyle w:val="IEEEFigureCaptionSingle-Line"/>
              <w:spacing w:before="0" w:after="0"/>
              <w:jc w:val="left"/>
              <w:rPr>
                <w:rFonts w:asciiTheme="majorBidi" w:hAnsiTheme="majorBidi" w:cstheme="majorBidi"/>
                <w:sz w:val="24"/>
              </w:rPr>
            </w:pPr>
          </w:p>
        </w:tc>
      </w:tr>
    </w:tbl>
    <w:p w:rsidR="0023051F" w:rsidRPr="0023051F" w:rsidRDefault="0023051F" w:rsidP="0023051F">
      <w:pPr>
        <w:pStyle w:val="IEEEParagraph"/>
        <w:ind w:firstLine="0"/>
        <w:rPr>
          <w:rFonts w:asciiTheme="majorBidi" w:hAnsiTheme="majorBidi" w:cstheme="majorBidi"/>
        </w:rPr>
      </w:pPr>
    </w:p>
    <w:p w:rsidR="0023051F" w:rsidRPr="0023051F" w:rsidRDefault="0023051F" w:rsidP="0023051F">
      <w:pPr>
        <w:pStyle w:val="IEEEParagraph"/>
        <w:ind w:firstLine="0"/>
        <w:rPr>
          <w:rFonts w:asciiTheme="majorBidi" w:hAnsiTheme="majorBidi" w:cstheme="majorBidi"/>
          <w:lang w:val="en-GB"/>
        </w:rPr>
      </w:pPr>
      <w:r w:rsidRPr="0023051F">
        <w:rPr>
          <w:rFonts w:asciiTheme="majorBidi" w:hAnsiTheme="majorBidi" w:cstheme="majorBidi"/>
        </w:rPr>
        <w:tab/>
        <w:t xml:space="preserve">Hasil analisis data Angka Partisipasi Kasar (APK) pada Tabel 2 menunjukan bahwa selama periode 1994-2018, jenjang SD/MI memiliki nilai rata-rata </w:t>
      </w:r>
      <w:r w:rsidRPr="0023051F">
        <w:rPr>
          <w:rFonts w:asciiTheme="majorBidi" w:hAnsiTheme="majorBidi" w:cstheme="majorBidi"/>
          <w:i/>
        </w:rPr>
        <w:t>(mean)</w:t>
      </w:r>
      <w:r w:rsidRPr="0023051F">
        <w:rPr>
          <w:rFonts w:asciiTheme="majorBidi" w:hAnsiTheme="majorBidi" w:cstheme="majorBidi"/>
        </w:rPr>
        <w:t xml:space="preserve"> APK paling tinggi yaitu 1.0785E2 (lebih dari sratus persen), sedangkan jenjang SMP/MTs sebesar 81.0466 (81,05%), selanjutnya jenjang SMA/MA sebesar 58.6520 (58,65%) sedangkan jenjang Perguruan Tinggi (PT) sebesar 15.0338 (15,03%). Selama periode 1994-2018, APK </w:t>
      </w:r>
      <w:r w:rsidRPr="0023051F">
        <w:rPr>
          <w:rFonts w:asciiTheme="majorBidi" w:hAnsiTheme="majorBidi" w:cstheme="majorBidi"/>
          <w:i/>
        </w:rPr>
        <w:t>maximum</w:t>
      </w:r>
      <w:r w:rsidRPr="0023051F">
        <w:rPr>
          <w:rFonts w:asciiTheme="majorBidi" w:hAnsiTheme="majorBidi" w:cstheme="majorBidi"/>
        </w:rPr>
        <w:t xml:space="preserve"> untuk jenjang SD/MI sebesar 111,63% dan </w:t>
      </w:r>
      <w:r w:rsidRPr="0023051F">
        <w:rPr>
          <w:rFonts w:asciiTheme="majorBidi" w:hAnsiTheme="majorBidi" w:cstheme="majorBidi"/>
          <w:i/>
        </w:rPr>
        <w:t>minimum</w:t>
      </w:r>
      <w:r w:rsidRPr="0023051F">
        <w:rPr>
          <w:rFonts w:asciiTheme="majorBidi" w:hAnsiTheme="majorBidi" w:cstheme="majorBidi"/>
        </w:rPr>
        <w:t xml:space="preserve"> sebesar 102,42%. Jenjang SMP/MTs nilai </w:t>
      </w:r>
      <w:r w:rsidRPr="0023051F">
        <w:rPr>
          <w:rFonts w:asciiTheme="majorBidi" w:hAnsiTheme="majorBidi" w:cstheme="majorBidi"/>
          <w:i/>
        </w:rPr>
        <w:t>maximum</w:t>
      </w:r>
      <w:r w:rsidRPr="0023051F">
        <w:rPr>
          <w:rFonts w:asciiTheme="majorBidi" w:hAnsiTheme="majorBidi" w:cstheme="majorBidi"/>
        </w:rPr>
        <w:t xml:space="preserve"> sebesar 91,23%,  </w:t>
      </w:r>
      <w:r w:rsidRPr="0023051F">
        <w:rPr>
          <w:rFonts w:asciiTheme="majorBidi" w:hAnsiTheme="majorBidi" w:cstheme="majorBidi"/>
          <w:i/>
        </w:rPr>
        <w:t>minimum</w:t>
      </w:r>
      <w:r w:rsidRPr="0023051F">
        <w:rPr>
          <w:rFonts w:asciiTheme="majorBidi" w:hAnsiTheme="majorBidi" w:cstheme="majorBidi"/>
        </w:rPr>
        <w:t xml:space="preserve"> sebesar 64,36%. Jenjang SMA/MA </w:t>
      </w:r>
      <w:r w:rsidRPr="0023051F">
        <w:rPr>
          <w:rFonts w:asciiTheme="majorBidi" w:hAnsiTheme="majorBidi" w:cstheme="majorBidi"/>
        </w:rPr>
        <w:lastRenderedPageBreak/>
        <w:t xml:space="preserve">nilai </w:t>
      </w:r>
      <w:r w:rsidRPr="0023051F">
        <w:rPr>
          <w:rFonts w:asciiTheme="majorBidi" w:hAnsiTheme="majorBidi" w:cstheme="majorBidi"/>
          <w:i/>
        </w:rPr>
        <w:t>maximum</w:t>
      </w:r>
      <w:r w:rsidRPr="0023051F">
        <w:rPr>
          <w:rFonts w:asciiTheme="majorBidi" w:hAnsiTheme="majorBidi" w:cstheme="majorBidi"/>
        </w:rPr>
        <w:t xml:space="preserve"> sebesar 82,25%%, </w:t>
      </w:r>
      <w:r w:rsidRPr="0023051F">
        <w:rPr>
          <w:rFonts w:asciiTheme="majorBidi" w:hAnsiTheme="majorBidi" w:cstheme="majorBidi"/>
          <w:i/>
        </w:rPr>
        <w:t>minimum</w:t>
      </w:r>
      <w:r w:rsidRPr="0023051F">
        <w:rPr>
          <w:rFonts w:asciiTheme="majorBidi" w:hAnsiTheme="majorBidi" w:cstheme="majorBidi"/>
        </w:rPr>
        <w:t xml:space="preserve"> sebesar 42,43%, sedangkan jenjang Perguruan Tinggi (PT) memperoleh nilai </w:t>
      </w:r>
      <w:r w:rsidRPr="0023051F">
        <w:rPr>
          <w:rFonts w:asciiTheme="majorBidi" w:hAnsiTheme="majorBidi" w:cstheme="majorBidi"/>
          <w:i/>
        </w:rPr>
        <w:t>maximum</w:t>
      </w:r>
      <w:r w:rsidRPr="0023051F">
        <w:rPr>
          <w:rFonts w:asciiTheme="majorBidi" w:hAnsiTheme="majorBidi" w:cstheme="majorBidi"/>
        </w:rPr>
        <w:t xml:space="preserve"> sebesar 25,76% dan nilai </w:t>
      </w:r>
      <w:r w:rsidRPr="0023051F">
        <w:rPr>
          <w:rFonts w:asciiTheme="majorBidi" w:hAnsiTheme="majorBidi" w:cstheme="majorBidi"/>
          <w:i/>
        </w:rPr>
        <w:t>minimum</w:t>
      </w:r>
      <w:r w:rsidRPr="0023051F">
        <w:rPr>
          <w:rFonts w:asciiTheme="majorBidi" w:hAnsiTheme="majorBidi" w:cstheme="majorBidi"/>
        </w:rPr>
        <w:t xml:space="preserve"> sebesar 9,55%.  Adapun berdasarkan nilai </w:t>
      </w:r>
      <w:r w:rsidRPr="0023051F">
        <w:rPr>
          <w:rFonts w:asciiTheme="majorBidi" w:hAnsiTheme="majorBidi" w:cstheme="majorBidi"/>
          <w:i/>
        </w:rPr>
        <w:t>range</w:t>
      </w:r>
      <w:r w:rsidRPr="0023051F">
        <w:rPr>
          <w:rFonts w:asciiTheme="majorBidi" w:hAnsiTheme="majorBidi" w:cstheme="majorBidi"/>
        </w:rPr>
        <w:t xml:space="preserve"> menunjukan bahwa selama periode 1994-2018 setiap pendidikan mengalami peningkatan APK yaitu: jenjang SD/MI sebesar 9,21%, jenjang SMP/MTs sebesar 26,87%, jenjang SMA/MA sebesar 39,82% dan jenjang Perguruan Tinggi (PT) meningkat sebesar 16,21%. Berdasarkan data pada </w:t>
      </w:r>
      <w:r w:rsidRPr="0023051F">
        <w:rPr>
          <w:rFonts w:asciiTheme="majorBidi" w:hAnsiTheme="majorBidi" w:cstheme="majorBidi"/>
          <w:lang w:val="en-GB"/>
        </w:rPr>
        <w:t>T</w:t>
      </w:r>
      <w:r w:rsidRPr="0023051F">
        <w:rPr>
          <w:rFonts w:asciiTheme="majorBidi" w:hAnsiTheme="majorBidi" w:cstheme="majorBidi"/>
        </w:rPr>
        <w:t>abel 2 dapat disimpulkan bahwa semakin tinggi jenjang pendidikan maka nilai rata-rata (mean) APK semakin rendah. Penjelasan lebih lanjut akan diuraikan pada bagian pembahasan.</w:t>
      </w:r>
    </w:p>
    <w:p w:rsidR="0023051F" w:rsidRPr="0023051F" w:rsidRDefault="0023051F" w:rsidP="0023051F">
      <w:pPr>
        <w:pStyle w:val="IEEEParagraph"/>
        <w:jc w:val="center"/>
        <w:rPr>
          <w:rFonts w:asciiTheme="majorBidi" w:hAnsiTheme="majorBidi" w:cstheme="majorBidi"/>
        </w:rPr>
      </w:pPr>
      <w:r w:rsidRPr="0023051F">
        <w:rPr>
          <w:rFonts w:asciiTheme="majorBidi" w:hAnsiTheme="majorBidi" w:cstheme="majorBidi"/>
        </w:rPr>
        <w:t>Tab</w:t>
      </w:r>
      <w:r w:rsidRPr="0023051F">
        <w:rPr>
          <w:rFonts w:asciiTheme="majorBidi" w:hAnsiTheme="majorBidi" w:cstheme="majorBidi"/>
          <w:lang w:val="en-GB"/>
        </w:rPr>
        <w:t>el</w:t>
      </w:r>
      <w:r w:rsidRPr="0023051F">
        <w:rPr>
          <w:rFonts w:asciiTheme="majorBidi" w:hAnsiTheme="majorBidi" w:cstheme="majorBidi"/>
        </w:rPr>
        <w:t xml:space="preserve"> 2</w:t>
      </w:r>
      <w:r w:rsidRPr="0023051F">
        <w:rPr>
          <w:rFonts w:asciiTheme="majorBidi" w:hAnsiTheme="majorBidi" w:cstheme="majorBidi"/>
          <w:lang w:val="en-GB"/>
        </w:rPr>
        <w:t>.</w:t>
      </w:r>
      <w:r w:rsidRPr="0023051F">
        <w:rPr>
          <w:rFonts w:asciiTheme="majorBidi" w:hAnsiTheme="majorBidi" w:cstheme="majorBidi"/>
        </w:rPr>
        <w:t xml:space="preserve"> Deskriptive Angka Partisipasi Kasar (APK)</w:t>
      </w:r>
    </w:p>
    <w:tbl>
      <w:tblPr>
        <w:tblW w:w="8987" w:type="dxa"/>
        <w:jc w:val="center"/>
        <w:tblInd w:w="1053" w:type="dxa"/>
        <w:tblBorders>
          <w:top w:val="single" w:sz="4" w:space="0" w:color="auto"/>
          <w:bottom w:val="single" w:sz="4" w:space="0" w:color="auto"/>
          <w:insideH w:val="single" w:sz="4" w:space="0" w:color="auto"/>
        </w:tblBorders>
        <w:tblLayout w:type="fixed"/>
        <w:tblCellMar>
          <w:left w:w="30" w:type="dxa"/>
          <w:right w:w="30" w:type="dxa"/>
        </w:tblCellMar>
        <w:tblLook w:val="0000"/>
      </w:tblPr>
      <w:tblGrid>
        <w:gridCol w:w="80"/>
        <w:gridCol w:w="2414"/>
        <w:gridCol w:w="72"/>
        <w:gridCol w:w="1357"/>
        <w:gridCol w:w="72"/>
        <w:gridCol w:w="1431"/>
        <w:gridCol w:w="72"/>
        <w:gridCol w:w="1357"/>
        <w:gridCol w:w="72"/>
        <w:gridCol w:w="1988"/>
        <w:gridCol w:w="72"/>
      </w:tblGrid>
      <w:tr w:rsidR="0023051F" w:rsidRPr="0023051F" w:rsidTr="00A90924">
        <w:trPr>
          <w:gridAfter w:val="1"/>
          <w:wAfter w:w="72" w:type="dxa"/>
          <w:cantSplit/>
          <w:trHeight w:val="190"/>
          <w:tblHeader/>
          <w:jc w:val="center"/>
        </w:trPr>
        <w:tc>
          <w:tcPr>
            <w:tcW w:w="8915" w:type="dxa"/>
            <w:gridSpan w:val="10"/>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left"/>
              <w:rPr>
                <w:rFonts w:asciiTheme="majorBidi" w:hAnsiTheme="majorBidi" w:cstheme="majorBidi"/>
              </w:rPr>
            </w:pPr>
            <w:r w:rsidRPr="0023051F">
              <w:rPr>
                <w:rFonts w:asciiTheme="majorBidi" w:hAnsiTheme="majorBidi" w:cstheme="majorBidi"/>
                <w:b/>
                <w:bCs/>
              </w:rPr>
              <w:t>Statistics</w:t>
            </w:r>
          </w:p>
        </w:tc>
      </w:tr>
      <w:tr w:rsidR="0023051F" w:rsidRPr="0023051F" w:rsidTr="00A90924">
        <w:trPr>
          <w:cantSplit/>
          <w:trHeight w:val="379"/>
          <w:tblHeader/>
          <w:jc w:val="center"/>
        </w:trPr>
        <w:tc>
          <w:tcPr>
            <w:tcW w:w="80" w:type="dxa"/>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p>
        </w:tc>
        <w:tc>
          <w:tcPr>
            <w:tcW w:w="2486"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p>
        </w:tc>
        <w:tc>
          <w:tcPr>
            <w:tcW w:w="1429" w:type="dxa"/>
            <w:gridSpan w:val="2"/>
            <w:shd w:val="clear" w:color="auto" w:fill="FFFFFF"/>
            <w:tcMar>
              <w:top w:w="30" w:type="dxa"/>
              <w:left w:w="30" w:type="dxa"/>
              <w:bottom w:w="30" w:type="dxa"/>
              <w:right w:w="30" w:type="dxa"/>
            </w:tcMar>
            <w:vAlign w:val="bottom"/>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SD/MI</w:t>
            </w:r>
          </w:p>
        </w:tc>
        <w:tc>
          <w:tcPr>
            <w:tcW w:w="1503" w:type="dxa"/>
            <w:gridSpan w:val="2"/>
            <w:shd w:val="clear" w:color="auto" w:fill="FFFFFF"/>
            <w:tcMar>
              <w:top w:w="30" w:type="dxa"/>
              <w:left w:w="30" w:type="dxa"/>
              <w:bottom w:w="30" w:type="dxa"/>
              <w:right w:w="30" w:type="dxa"/>
            </w:tcMar>
            <w:vAlign w:val="bottom"/>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SMP/MTs</w:t>
            </w:r>
          </w:p>
        </w:tc>
        <w:tc>
          <w:tcPr>
            <w:tcW w:w="1429" w:type="dxa"/>
            <w:gridSpan w:val="2"/>
            <w:shd w:val="clear" w:color="auto" w:fill="FFFFFF"/>
            <w:tcMar>
              <w:top w:w="30" w:type="dxa"/>
              <w:left w:w="30" w:type="dxa"/>
              <w:bottom w:w="30" w:type="dxa"/>
              <w:right w:w="30" w:type="dxa"/>
            </w:tcMar>
            <w:vAlign w:val="bottom"/>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SMA/MA</w:t>
            </w:r>
          </w:p>
        </w:tc>
        <w:tc>
          <w:tcPr>
            <w:tcW w:w="2060" w:type="dxa"/>
            <w:gridSpan w:val="2"/>
            <w:shd w:val="clear" w:color="auto" w:fill="FFFFFF"/>
            <w:tcMar>
              <w:top w:w="30" w:type="dxa"/>
              <w:left w:w="30" w:type="dxa"/>
              <w:bottom w:w="30" w:type="dxa"/>
              <w:right w:w="30" w:type="dxa"/>
            </w:tcMar>
            <w:vAlign w:val="bottom"/>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Perguruan Tinggi</w:t>
            </w:r>
          </w:p>
        </w:tc>
      </w:tr>
      <w:tr w:rsidR="0023051F" w:rsidRPr="0023051F" w:rsidTr="00A90924">
        <w:trPr>
          <w:cantSplit/>
          <w:trHeight w:val="208"/>
          <w:tblHeader/>
          <w:jc w:val="center"/>
        </w:trPr>
        <w:tc>
          <w:tcPr>
            <w:tcW w:w="80" w:type="dxa"/>
            <w:vMerge w:val="restart"/>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N</w:t>
            </w:r>
          </w:p>
        </w:tc>
        <w:tc>
          <w:tcPr>
            <w:tcW w:w="2486"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Valid</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5</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5</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5</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5</w:t>
            </w:r>
          </w:p>
        </w:tc>
      </w:tr>
      <w:tr w:rsidR="0023051F" w:rsidRPr="0023051F" w:rsidTr="00A90924">
        <w:trPr>
          <w:cantSplit/>
          <w:trHeight w:val="87"/>
          <w:tblHeader/>
          <w:jc w:val="center"/>
        </w:trPr>
        <w:tc>
          <w:tcPr>
            <w:tcW w:w="80" w:type="dxa"/>
            <w:vMerge/>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p>
        </w:tc>
        <w:tc>
          <w:tcPr>
            <w:tcW w:w="2486"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issing</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0</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0</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0</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0</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ean</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0785E2</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81.0466</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58.6520</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5.0338</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Std. Error of Mean</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39983</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50416</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51744</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14161</w:t>
            </w:r>
          </w:p>
        </w:tc>
      </w:tr>
      <w:tr w:rsidR="0023051F" w:rsidRPr="0023051F" w:rsidTr="00A90924">
        <w:trPr>
          <w:gridAfter w:val="1"/>
          <w:wAfter w:w="72" w:type="dxa"/>
          <w:cantSplit/>
          <w:trHeight w:val="199"/>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edian</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0768E2</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81.3800</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56.6900</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2.1600</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ode</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07.13</w:t>
            </w:r>
            <w:r w:rsidRPr="0023051F">
              <w:rPr>
                <w:rFonts w:asciiTheme="majorBidi" w:hAnsiTheme="majorBidi" w:cstheme="majorBidi"/>
                <w:vertAlign w:val="superscript"/>
              </w:rPr>
              <w:t>a</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81.09</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42.43</w:t>
            </w:r>
            <w:r w:rsidRPr="0023051F">
              <w:rPr>
                <w:rFonts w:asciiTheme="majorBidi" w:hAnsiTheme="majorBidi" w:cstheme="majorBidi"/>
                <w:vertAlign w:val="superscript"/>
              </w:rPr>
              <w:t>a</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9.55</w:t>
            </w:r>
            <w:r w:rsidRPr="0023051F">
              <w:rPr>
                <w:rFonts w:asciiTheme="majorBidi" w:hAnsiTheme="majorBidi" w:cstheme="majorBidi"/>
                <w:vertAlign w:val="superscript"/>
              </w:rPr>
              <w:t>a</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Std. Deviation</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99915</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7.52080</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25872E1</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5.70806</w:t>
            </w:r>
          </w:p>
        </w:tc>
      </w:tr>
      <w:tr w:rsidR="0023051F" w:rsidRPr="0023051F" w:rsidTr="00A90924">
        <w:trPr>
          <w:gridAfter w:val="1"/>
          <w:wAfter w:w="72" w:type="dxa"/>
          <w:cantSplit/>
          <w:trHeight w:val="199"/>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Variance</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3.997</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56.562</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58.437</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32.582</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Range</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9.21</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6.87</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39.82</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6.21</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inimum</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02.42</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64.36</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42.43</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9.55</w:t>
            </w:r>
          </w:p>
        </w:tc>
      </w:tr>
      <w:tr w:rsidR="0023051F" w:rsidRPr="0023051F" w:rsidTr="00A90924">
        <w:trPr>
          <w:gridAfter w:val="1"/>
          <w:wAfter w:w="72" w:type="dxa"/>
          <w:cantSplit/>
          <w:trHeight w:val="199"/>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Maximum</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11.63</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91.23</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82.25</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5.76</w:t>
            </w:r>
          </w:p>
        </w:tc>
      </w:tr>
      <w:tr w:rsidR="0023051F" w:rsidRPr="0023051F" w:rsidTr="00A90924">
        <w:trPr>
          <w:gridAfter w:val="1"/>
          <w:wAfter w:w="72" w:type="dxa"/>
          <w:cantSplit/>
          <w:trHeight w:val="190"/>
          <w:tblHeader/>
          <w:jc w:val="center"/>
        </w:trPr>
        <w:tc>
          <w:tcPr>
            <w:tcW w:w="2494"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Sum</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696.33</w:t>
            </w:r>
          </w:p>
        </w:tc>
        <w:tc>
          <w:tcPr>
            <w:tcW w:w="1503"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2026.16</w:t>
            </w:r>
          </w:p>
        </w:tc>
        <w:tc>
          <w:tcPr>
            <w:tcW w:w="1429"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1466.30</w:t>
            </w:r>
          </w:p>
        </w:tc>
        <w:tc>
          <w:tcPr>
            <w:tcW w:w="2060" w:type="dxa"/>
            <w:gridSpan w:val="2"/>
            <w:shd w:val="clear" w:color="auto" w:fill="FFFFFF"/>
            <w:tcMar>
              <w:top w:w="30" w:type="dxa"/>
              <w:left w:w="30" w:type="dxa"/>
              <w:bottom w:w="30" w:type="dxa"/>
              <w:right w:w="30" w:type="dxa"/>
            </w:tcMar>
            <w:vAlign w:val="center"/>
          </w:tcPr>
          <w:p w:rsidR="0023051F" w:rsidRPr="0023051F" w:rsidRDefault="0023051F" w:rsidP="00D13265">
            <w:pPr>
              <w:pStyle w:val="IEEEParagraph"/>
              <w:ind w:firstLine="215"/>
              <w:jc w:val="center"/>
              <w:rPr>
                <w:rFonts w:asciiTheme="majorBidi" w:hAnsiTheme="majorBidi" w:cstheme="majorBidi"/>
              </w:rPr>
            </w:pPr>
            <w:r w:rsidRPr="0023051F">
              <w:rPr>
                <w:rFonts w:asciiTheme="majorBidi" w:hAnsiTheme="majorBidi" w:cstheme="majorBidi"/>
              </w:rPr>
              <w:t>375.85</w:t>
            </w:r>
          </w:p>
        </w:tc>
      </w:tr>
      <w:tr w:rsidR="0023051F" w:rsidRPr="0023051F" w:rsidTr="00A90924">
        <w:trPr>
          <w:gridAfter w:val="1"/>
          <w:wAfter w:w="72" w:type="dxa"/>
          <w:cantSplit/>
          <w:trHeight w:val="190"/>
          <w:jc w:val="center"/>
        </w:trPr>
        <w:tc>
          <w:tcPr>
            <w:tcW w:w="6855" w:type="dxa"/>
            <w:gridSpan w:val="8"/>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r w:rsidRPr="0023051F">
              <w:rPr>
                <w:rFonts w:asciiTheme="majorBidi" w:hAnsiTheme="majorBidi" w:cstheme="majorBidi"/>
              </w:rPr>
              <w:t>a. Multiple modes exist. The smallest value is shown</w:t>
            </w:r>
          </w:p>
        </w:tc>
        <w:tc>
          <w:tcPr>
            <w:tcW w:w="2060" w:type="dxa"/>
            <w:gridSpan w:val="2"/>
            <w:shd w:val="clear" w:color="auto" w:fill="FFFFFF"/>
            <w:tcMar>
              <w:top w:w="30" w:type="dxa"/>
              <w:left w:w="30" w:type="dxa"/>
              <w:bottom w:w="30" w:type="dxa"/>
              <w:right w:w="30" w:type="dxa"/>
            </w:tcMar>
          </w:tcPr>
          <w:p w:rsidR="0023051F" w:rsidRPr="0023051F" w:rsidRDefault="0023051F" w:rsidP="00D13265">
            <w:pPr>
              <w:pStyle w:val="IEEEParagraph"/>
              <w:ind w:firstLine="215"/>
              <w:rPr>
                <w:rFonts w:asciiTheme="majorBidi" w:hAnsiTheme="majorBidi" w:cstheme="majorBidi"/>
              </w:rPr>
            </w:pPr>
          </w:p>
        </w:tc>
      </w:tr>
    </w:tbl>
    <w:p w:rsidR="0023051F" w:rsidRPr="0023051F" w:rsidRDefault="0023051F" w:rsidP="0023051F">
      <w:pPr>
        <w:pStyle w:val="IEEEParagraph"/>
        <w:tabs>
          <w:tab w:val="left" w:pos="6240"/>
        </w:tabs>
        <w:rPr>
          <w:rFonts w:asciiTheme="majorBidi" w:hAnsiTheme="majorBidi" w:cstheme="majorBidi"/>
        </w:rPr>
      </w:pPr>
    </w:p>
    <w:p w:rsidR="0023051F" w:rsidRDefault="0023051F" w:rsidP="0023051F">
      <w:pPr>
        <w:pStyle w:val="IEEEParagraph"/>
        <w:ind w:firstLine="0"/>
        <w:rPr>
          <w:rFonts w:asciiTheme="majorBidi" w:hAnsiTheme="majorBidi" w:cstheme="majorBidi"/>
          <w:lang w:val="en-GB"/>
        </w:rPr>
      </w:pPr>
      <w:r w:rsidRPr="0023051F">
        <w:rPr>
          <w:rFonts w:asciiTheme="majorBidi" w:hAnsiTheme="majorBidi" w:cstheme="majorBidi"/>
        </w:rPr>
        <w:tab/>
        <w:t xml:space="preserve">Hasil analisis data Angka Partisipasi Murni (APM) pada Tabel 3 menunjukan bahwa selama periode 1994-2018, jenjang SD/MI memiliki nilai rata-rata </w:t>
      </w:r>
      <w:r w:rsidRPr="0023051F">
        <w:rPr>
          <w:rFonts w:asciiTheme="majorBidi" w:hAnsiTheme="majorBidi" w:cstheme="majorBidi"/>
          <w:i/>
        </w:rPr>
        <w:t>(mean)</w:t>
      </w:r>
      <w:r w:rsidRPr="0023051F">
        <w:rPr>
          <w:rFonts w:asciiTheme="majorBidi" w:hAnsiTheme="majorBidi" w:cstheme="majorBidi"/>
        </w:rPr>
        <w:t xml:space="preserve"> APM sebesar 93.6839 (93,68%), sedangkan jenjang SMP/MTs sebesar 65.7515 (65,75%), selanjutnya jenjang SMA/MA sebesar 45.2495 (45,25%), sedangkan jenjang Perguruan Tinggi (PT) sebesar 11.3284 (11,33%). Selama periode 1994-2018, APK </w:t>
      </w:r>
      <w:r w:rsidRPr="0023051F">
        <w:rPr>
          <w:rFonts w:asciiTheme="majorBidi" w:hAnsiTheme="majorBidi" w:cstheme="majorBidi"/>
          <w:i/>
        </w:rPr>
        <w:t>maximum</w:t>
      </w:r>
      <w:r w:rsidRPr="0023051F">
        <w:rPr>
          <w:rFonts w:asciiTheme="majorBidi" w:hAnsiTheme="majorBidi" w:cstheme="majorBidi"/>
        </w:rPr>
        <w:t xml:space="preserve"> untuk jenjang SD/MI sebesar 97,48% dan </w:t>
      </w:r>
      <w:r w:rsidRPr="0023051F">
        <w:rPr>
          <w:rFonts w:asciiTheme="majorBidi" w:hAnsiTheme="majorBidi" w:cstheme="majorBidi"/>
          <w:i/>
        </w:rPr>
        <w:t>minimum</w:t>
      </w:r>
      <w:r w:rsidRPr="0023051F">
        <w:rPr>
          <w:rFonts w:asciiTheme="majorBidi" w:hAnsiTheme="majorBidi" w:cstheme="majorBidi"/>
        </w:rPr>
        <w:t xml:space="preserve"> sebesar 90,98%. Jenjang SMP/MTs nilai </w:t>
      </w:r>
      <w:r w:rsidRPr="0023051F">
        <w:rPr>
          <w:rFonts w:asciiTheme="majorBidi" w:hAnsiTheme="majorBidi" w:cstheme="majorBidi"/>
          <w:i/>
        </w:rPr>
        <w:t>maximum</w:t>
      </w:r>
      <w:r w:rsidRPr="0023051F">
        <w:rPr>
          <w:rFonts w:asciiTheme="majorBidi" w:hAnsiTheme="majorBidi" w:cstheme="majorBidi"/>
        </w:rPr>
        <w:t xml:space="preserve"> sebesar 78,75%,  </w:t>
      </w:r>
      <w:r w:rsidRPr="0023051F">
        <w:rPr>
          <w:rFonts w:asciiTheme="majorBidi" w:hAnsiTheme="majorBidi" w:cstheme="majorBidi"/>
          <w:i/>
        </w:rPr>
        <w:t>minimum</w:t>
      </w:r>
      <w:r w:rsidRPr="0023051F">
        <w:rPr>
          <w:rFonts w:asciiTheme="majorBidi" w:hAnsiTheme="majorBidi" w:cstheme="majorBidi"/>
        </w:rPr>
        <w:t xml:space="preserve"> sebesar 50,03%. Jenjang SMA/MA nilai </w:t>
      </w:r>
      <w:r w:rsidRPr="0023051F">
        <w:rPr>
          <w:rFonts w:asciiTheme="majorBidi" w:hAnsiTheme="majorBidi" w:cstheme="majorBidi"/>
          <w:i/>
        </w:rPr>
        <w:t>maximum</w:t>
      </w:r>
      <w:r w:rsidRPr="0023051F">
        <w:rPr>
          <w:rFonts w:asciiTheme="majorBidi" w:hAnsiTheme="majorBidi" w:cstheme="majorBidi"/>
        </w:rPr>
        <w:t xml:space="preserve"> sebesar 60,53%, </w:t>
      </w:r>
      <w:r w:rsidRPr="0023051F">
        <w:rPr>
          <w:rFonts w:asciiTheme="majorBidi" w:hAnsiTheme="majorBidi" w:cstheme="majorBidi"/>
          <w:i/>
        </w:rPr>
        <w:t>minimum</w:t>
      </w:r>
      <w:r w:rsidRPr="0023051F">
        <w:rPr>
          <w:rFonts w:asciiTheme="majorBidi" w:hAnsiTheme="majorBidi" w:cstheme="majorBidi"/>
        </w:rPr>
        <w:t xml:space="preserve"> sebesar 32,60%, sedangkan jenjang Perguruan Tinggi (PT) memperoleh nilai </w:t>
      </w:r>
      <w:r w:rsidRPr="0023051F">
        <w:rPr>
          <w:rFonts w:asciiTheme="majorBidi" w:hAnsiTheme="majorBidi" w:cstheme="majorBidi"/>
          <w:i/>
        </w:rPr>
        <w:t>maximum</w:t>
      </w:r>
      <w:r w:rsidRPr="0023051F">
        <w:rPr>
          <w:rFonts w:asciiTheme="majorBidi" w:hAnsiTheme="majorBidi" w:cstheme="majorBidi"/>
        </w:rPr>
        <w:t xml:space="preserve"> sebesar 20,18% dan nilai </w:t>
      </w:r>
      <w:r w:rsidRPr="0023051F">
        <w:rPr>
          <w:rFonts w:asciiTheme="majorBidi" w:hAnsiTheme="majorBidi" w:cstheme="majorBidi"/>
          <w:i/>
        </w:rPr>
        <w:t>minimum</w:t>
      </w:r>
      <w:r w:rsidRPr="0023051F">
        <w:rPr>
          <w:rFonts w:asciiTheme="majorBidi" w:hAnsiTheme="majorBidi" w:cstheme="majorBidi"/>
        </w:rPr>
        <w:t xml:space="preserve"> sebesar 7,15%. Adapun berdasarkan nilai </w:t>
      </w:r>
      <w:r w:rsidRPr="0023051F">
        <w:rPr>
          <w:rFonts w:asciiTheme="majorBidi" w:hAnsiTheme="majorBidi" w:cstheme="majorBidi"/>
          <w:i/>
        </w:rPr>
        <w:t>range</w:t>
      </w:r>
      <w:r w:rsidRPr="0023051F">
        <w:rPr>
          <w:rFonts w:asciiTheme="majorBidi" w:hAnsiTheme="majorBidi" w:cstheme="majorBidi"/>
        </w:rPr>
        <w:t xml:space="preserve"> menunjukan bahwa selama periode 1994-2018 setiap pendidikan mengalami peningkatan APM yaitu: jenjang SD/MI sebesar 6,49%, jenjang SMP/MTs sebesar 28,72%, jenjang SMA/MA sebesar 27,93% dan jenjang Perguruan Tinggi (PT) meningkat sebesar 13,03%. Berdasarkan data pada </w:t>
      </w:r>
      <w:r w:rsidRPr="0023051F">
        <w:rPr>
          <w:rFonts w:asciiTheme="majorBidi" w:hAnsiTheme="majorBidi" w:cstheme="majorBidi"/>
          <w:lang w:val="en-GB"/>
        </w:rPr>
        <w:t>T</w:t>
      </w:r>
      <w:r w:rsidRPr="0023051F">
        <w:rPr>
          <w:rFonts w:asciiTheme="majorBidi" w:hAnsiTheme="majorBidi" w:cstheme="majorBidi"/>
        </w:rPr>
        <w:t>abel 3 dapat disimpulkan bahwa semakin tinggi jenjang pendidikan maka nilai rata-rata (mean) APM semakin rendah. Penjelasan lebih lanjut akan diuraikan pada bagian pembah</w:t>
      </w:r>
      <w:r w:rsidR="00A90924">
        <w:rPr>
          <w:rFonts w:asciiTheme="majorBidi" w:hAnsiTheme="majorBidi" w:cstheme="majorBidi"/>
        </w:rPr>
        <w:t>asan.</w:t>
      </w:r>
    </w:p>
    <w:p w:rsidR="00A90924" w:rsidRPr="00A90924" w:rsidRDefault="00A90924" w:rsidP="0023051F">
      <w:pPr>
        <w:pStyle w:val="IEEEParagraph"/>
        <w:ind w:firstLine="0"/>
        <w:rPr>
          <w:rFonts w:asciiTheme="majorBidi" w:hAnsiTheme="majorBidi" w:cstheme="majorBidi"/>
          <w:lang w:val="en-GB"/>
        </w:rPr>
      </w:pPr>
    </w:p>
    <w:p w:rsidR="0023051F" w:rsidRPr="0023051F" w:rsidRDefault="0023051F" w:rsidP="0023051F">
      <w:pPr>
        <w:pStyle w:val="IEEEParagraph"/>
        <w:jc w:val="center"/>
        <w:rPr>
          <w:rFonts w:asciiTheme="majorBidi" w:hAnsiTheme="majorBidi" w:cstheme="majorBidi"/>
        </w:rPr>
      </w:pPr>
    </w:p>
    <w:p w:rsidR="0023051F" w:rsidRPr="0023051F" w:rsidRDefault="0023051F" w:rsidP="0023051F">
      <w:pPr>
        <w:pStyle w:val="IEEEParagraph"/>
        <w:jc w:val="center"/>
        <w:rPr>
          <w:rFonts w:asciiTheme="majorBidi" w:hAnsiTheme="majorBidi" w:cstheme="majorBidi"/>
        </w:rPr>
      </w:pPr>
      <w:r w:rsidRPr="0023051F">
        <w:rPr>
          <w:rFonts w:asciiTheme="majorBidi" w:hAnsiTheme="majorBidi" w:cstheme="majorBidi"/>
        </w:rPr>
        <w:lastRenderedPageBreak/>
        <w:t>Tab</w:t>
      </w:r>
      <w:r w:rsidRPr="0023051F">
        <w:rPr>
          <w:rFonts w:asciiTheme="majorBidi" w:hAnsiTheme="majorBidi" w:cstheme="majorBidi"/>
          <w:lang w:val="en-GB"/>
        </w:rPr>
        <w:t>el</w:t>
      </w:r>
      <w:r w:rsidRPr="0023051F">
        <w:rPr>
          <w:rFonts w:asciiTheme="majorBidi" w:hAnsiTheme="majorBidi" w:cstheme="majorBidi"/>
        </w:rPr>
        <w:t xml:space="preserve"> 3</w:t>
      </w:r>
      <w:r w:rsidRPr="0023051F">
        <w:rPr>
          <w:rFonts w:asciiTheme="majorBidi" w:hAnsiTheme="majorBidi" w:cstheme="majorBidi"/>
          <w:lang w:val="en-GB"/>
        </w:rPr>
        <w:t>.</w:t>
      </w:r>
      <w:r w:rsidRPr="0023051F">
        <w:rPr>
          <w:rFonts w:asciiTheme="majorBidi" w:hAnsiTheme="majorBidi" w:cstheme="majorBidi"/>
        </w:rPr>
        <w:t xml:space="preserve"> Deskriptive Angka Partisipasi Murni (APM)</w:t>
      </w:r>
    </w:p>
    <w:tbl>
      <w:tblPr>
        <w:tblW w:w="8865" w:type="dxa"/>
        <w:jc w:val="center"/>
        <w:tblInd w:w="837" w:type="dxa"/>
        <w:tblBorders>
          <w:top w:val="single" w:sz="4" w:space="0" w:color="auto"/>
          <w:bottom w:val="single" w:sz="4" w:space="0" w:color="auto"/>
          <w:insideH w:val="single" w:sz="4" w:space="0" w:color="auto"/>
        </w:tblBorders>
        <w:tblLayout w:type="fixed"/>
        <w:tblCellMar>
          <w:left w:w="30" w:type="dxa"/>
          <w:right w:w="30" w:type="dxa"/>
        </w:tblCellMar>
        <w:tblLook w:val="0000"/>
      </w:tblPr>
      <w:tblGrid>
        <w:gridCol w:w="796"/>
        <w:gridCol w:w="2295"/>
        <w:gridCol w:w="1319"/>
        <w:gridCol w:w="1387"/>
        <w:gridCol w:w="1320"/>
        <w:gridCol w:w="1748"/>
      </w:tblGrid>
      <w:tr w:rsidR="0023051F" w:rsidRPr="0023051F" w:rsidTr="00A90924">
        <w:trPr>
          <w:cantSplit/>
          <w:trHeight w:val="194"/>
          <w:tblHeader/>
          <w:jc w:val="center"/>
        </w:trPr>
        <w:tc>
          <w:tcPr>
            <w:tcW w:w="8865" w:type="dxa"/>
            <w:gridSpan w:val="6"/>
            <w:shd w:val="clear" w:color="auto" w:fill="FFFFFF"/>
            <w:tcMar>
              <w:top w:w="30" w:type="dxa"/>
              <w:left w:w="30" w:type="dxa"/>
              <w:bottom w:w="30" w:type="dxa"/>
              <w:right w:w="30" w:type="dxa"/>
            </w:tcMar>
            <w:vAlign w:val="center"/>
          </w:tcPr>
          <w:p w:rsidR="0023051F" w:rsidRPr="0023051F" w:rsidRDefault="0023051F" w:rsidP="00100EF8">
            <w:pPr>
              <w:pStyle w:val="IEEEParagraph"/>
              <w:jc w:val="center"/>
              <w:rPr>
                <w:rFonts w:asciiTheme="majorBidi" w:hAnsiTheme="majorBidi" w:cstheme="majorBidi"/>
              </w:rPr>
            </w:pPr>
            <w:r w:rsidRPr="0023051F">
              <w:rPr>
                <w:rFonts w:asciiTheme="majorBidi" w:hAnsiTheme="majorBidi" w:cstheme="majorBidi"/>
                <w:b/>
                <w:bCs/>
              </w:rPr>
              <w:t>Statistics</w:t>
            </w:r>
          </w:p>
        </w:tc>
      </w:tr>
      <w:tr w:rsidR="0023051F" w:rsidRPr="0023051F" w:rsidTr="00A90924">
        <w:trPr>
          <w:cantSplit/>
          <w:trHeight w:val="378"/>
          <w:tblHeader/>
          <w:jc w:val="center"/>
        </w:trPr>
        <w:tc>
          <w:tcPr>
            <w:tcW w:w="796" w:type="dxa"/>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p>
        </w:tc>
        <w:tc>
          <w:tcPr>
            <w:tcW w:w="2295" w:type="dxa"/>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p>
        </w:tc>
        <w:tc>
          <w:tcPr>
            <w:tcW w:w="1319" w:type="dxa"/>
            <w:shd w:val="clear" w:color="auto" w:fill="FFFFFF"/>
            <w:tcMar>
              <w:top w:w="30" w:type="dxa"/>
              <w:left w:w="30" w:type="dxa"/>
              <w:bottom w:w="30" w:type="dxa"/>
              <w:right w:w="30" w:type="dxa"/>
            </w:tcMar>
            <w:vAlign w:val="bottom"/>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SD/MI</w:t>
            </w:r>
          </w:p>
        </w:tc>
        <w:tc>
          <w:tcPr>
            <w:tcW w:w="1387" w:type="dxa"/>
            <w:shd w:val="clear" w:color="auto" w:fill="FFFFFF"/>
            <w:tcMar>
              <w:top w:w="30" w:type="dxa"/>
              <w:left w:w="30" w:type="dxa"/>
              <w:bottom w:w="30" w:type="dxa"/>
              <w:right w:w="30" w:type="dxa"/>
            </w:tcMar>
            <w:vAlign w:val="bottom"/>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SMP/MTs</w:t>
            </w:r>
          </w:p>
        </w:tc>
        <w:tc>
          <w:tcPr>
            <w:tcW w:w="1320" w:type="dxa"/>
            <w:shd w:val="clear" w:color="auto" w:fill="FFFFFF"/>
            <w:tcMar>
              <w:top w:w="30" w:type="dxa"/>
              <w:left w:w="30" w:type="dxa"/>
              <w:bottom w:w="30" w:type="dxa"/>
              <w:right w:w="30" w:type="dxa"/>
            </w:tcMar>
            <w:vAlign w:val="bottom"/>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SMA/MA</w:t>
            </w:r>
          </w:p>
        </w:tc>
        <w:tc>
          <w:tcPr>
            <w:tcW w:w="1748" w:type="dxa"/>
            <w:shd w:val="clear" w:color="auto" w:fill="FFFFFF"/>
            <w:tcMar>
              <w:top w:w="30" w:type="dxa"/>
              <w:left w:w="30" w:type="dxa"/>
              <w:bottom w:w="30" w:type="dxa"/>
              <w:right w:w="30" w:type="dxa"/>
            </w:tcMar>
            <w:vAlign w:val="bottom"/>
          </w:tcPr>
          <w:p w:rsidR="0023051F" w:rsidRPr="0023051F" w:rsidRDefault="0023051F" w:rsidP="00100EF8">
            <w:pPr>
              <w:pStyle w:val="IEEEParagraph"/>
              <w:jc w:val="center"/>
              <w:rPr>
                <w:rFonts w:asciiTheme="majorBidi" w:hAnsiTheme="majorBidi" w:cstheme="majorBidi"/>
              </w:rPr>
            </w:pPr>
            <w:r w:rsidRPr="0023051F">
              <w:rPr>
                <w:rFonts w:asciiTheme="majorBidi" w:hAnsiTheme="majorBidi" w:cstheme="majorBidi"/>
              </w:rPr>
              <w:t>Perguruan Tinggi</w:t>
            </w:r>
          </w:p>
        </w:tc>
      </w:tr>
      <w:tr w:rsidR="0023051F" w:rsidRPr="0023051F" w:rsidTr="00A90924">
        <w:trPr>
          <w:cantSplit/>
          <w:trHeight w:val="204"/>
          <w:tblHeader/>
          <w:jc w:val="center"/>
        </w:trPr>
        <w:tc>
          <w:tcPr>
            <w:tcW w:w="796" w:type="dxa"/>
            <w:vMerge w:val="restart"/>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N</w:t>
            </w:r>
          </w:p>
        </w:tc>
        <w:tc>
          <w:tcPr>
            <w:tcW w:w="2295" w:type="dxa"/>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Valid</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5</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5</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5</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5</w:t>
            </w:r>
          </w:p>
        </w:tc>
      </w:tr>
      <w:tr w:rsidR="0023051F" w:rsidRPr="0023051F" w:rsidTr="00A90924">
        <w:trPr>
          <w:cantSplit/>
          <w:trHeight w:val="83"/>
          <w:tblHeader/>
          <w:jc w:val="center"/>
        </w:trPr>
        <w:tc>
          <w:tcPr>
            <w:tcW w:w="796" w:type="dxa"/>
            <w:vMerge/>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p>
        </w:tc>
        <w:tc>
          <w:tcPr>
            <w:tcW w:w="2295" w:type="dxa"/>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Missing</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0</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0</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0</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0</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Mean</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93.6839</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65.7515</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45.2495</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1.3284</w:t>
            </w:r>
          </w:p>
        </w:tc>
      </w:tr>
      <w:tr w:rsidR="0023051F" w:rsidRPr="0023051F" w:rsidTr="00A90924">
        <w:trPr>
          <w:cantSplit/>
          <w:trHeight w:val="18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Std. Error of Mean</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37873</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68645</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81635</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87414</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Median</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93.0400</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66.5200</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43.7700</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8.8700</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Mode</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92.70</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50.03</w:t>
            </w:r>
            <w:r w:rsidRPr="0023051F">
              <w:rPr>
                <w:rFonts w:asciiTheme="majorBidi" w:hAnsiTheme="majorBidi" w:cstheme="majorBidi"/>
                <w:vertAlign w:val="superscript"/>
              </w:rPr>
              <w:t>a</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32.60</w:t>
            </w:r>
            <w:r w:rsidRPr="0023051F">
              <w:rPr>
                <w:rFonts w:asciiTheme="majorBidi" w:hAnsiTheme="majorBidi" w:cstheme="majorBidi"/>
                <w:vertAlign w:val="superscript"/>
              </w:rPr>
              <w:t>a</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7.68</w:t>
            </w:r>
          </w:p>
        </w:tc>
      </w:tr>
      <w:tr w:rsidR="0023051F" w:rsidRPr="0023051F" w:rsidTr="00A90924">
        <w:trPr>
          <w:cantSplit/>
          <w:trHeight w:val="18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Std. Deviation</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89364</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8.43224</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9.08175</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4.37069</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Variance</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3.586</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71.103</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82.478</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9.103</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Range</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6.49</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8.72</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7.93</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3.03</w:t>
            </w:r>
          </w:p>
        </w:tc>
      </w:tr>
      <w:tr w:rsidR="0023051F" w:rsidRPr="0023051F" w:rsidTr="00A90924">
        <w:trPr>
          <w:cantSplit/>
          <w:trHeight w:val="18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Minimum</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90.98</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50.03</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32.60</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7.15</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Maximum</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97.48</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78.75</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60.53</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0.18</w:t>
            </w:r>
          </w:p>
        </w:tc>
      </w:tr>
      <w:tr w:rsidR="0023051F" w:rsidRPr="0023051F" w:rsidTr="00A90924">
        <w:trPr>
          <w:cantSplit/>
          <w:trHeight w:val="194"/>
          <w:tblHeader/>
          <w:jc w:val="center"/>
        </w:trPr>
        <w:tc>
          <w:tcPr>
            <w:tcW w:w="3091" w:type="dxa"/>
            <w:gridSpan w:val="2"/>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Sum</w:t>
            </w:r>
          </w:p>
        </w:tc>
        <w:tc>
          <w:tcPr>
            <w:tcW w:w="1319"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342.10</w:t>
            </w:r>
          </w:p>
        </w:tc>
        <w:tc>
          <w:tcPr>
            <w:tcW w:w="1387"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643.79</w:t>
            </w:r>
          </w:p>
        </w:tc>
        <w:tc>
          <w:tcPr>
            <w:tcW w:w="1320"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1131.24</w:t>
            </w:r>
          </w:p>
        </w:tc>
        <w:tc>
          <w:tcPr>
            <w:tcW w:w="1748" w:type="dxa"/>
            <w:shd w:val="clear" w:color="auto" w:fill="FFFFFF"/>
            <w:tcMar>
              <w:top w:w="30" w:type="dxa"/>
              <w:left w:w="30" w:type="dxa"/>
              <w:bottom w:w="30" w:type="dxa"/>
              <w:right w:w="30" w:type="dxa"/>
            </w:tcMar>
            <w:vAlign w:val="center"/>
          </w:tcPr>
          <w:p w:rsidR="0023051F" w:rsidRPr="0023051F" w:rsidRDefault="0023051F" w:rsidP="00D13265">
            <w:pPr>
              <w:pStyle w:val="IEEEParagraph"/>
              <w:jc w:val="center"/>
              <w:rPr>
                <w:rFonts w:asciiTheme="majorBidi" w:hAnsiTheme="majorBidi" w:cstheme="majorBidi"/>
              </w:rPr>
            </w:pPr>
            <w:r w:rsidRPr="0023051F">
              <w:rPr>
                <w:rFonts w:asciiTheme="majorBidi" w:hAnsiTheme="majorBidi" w:cstheme="majorBidi"/>
              </w:rPr>
              <w:t>283.21</w:t>
            </w:r>
          </w:p>
        </w:tc>
      </w:tr>
      <w:tr w:rsidR="0023051F" w:rsidRPr="0023051F" w:rsidTr="00A90924">
        <w:trPr>
          <w:cantSplit/>
          <w:trHeight w:val="194"/>
          <w:jc w:val="center"/>
        </w:trPr>
        <w:tc>
          <w:tcPr>
            <w:tcW w:w="7117" w:type="dxa"/>
            <w:gridSpan w:val="5"/>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r w:rsidRPr="0023051F">
              <w:rPr>
                <w:rFonts w:asciiTheme="majorBidi" w:hAnsiTheme="majorBidi" w:cstheme="majorBidi"/>
              </w:rPr>
              <w:t>a. Multiple modes exist. The smallest value is shown</w:t>
            </w:r>
          </w:p>
        </w:tc>
        <w:tc>
          <w:tcPr>
            <w:tcW w:w="1748" w:type="dxa"/>
            <w:shd w:val="clear" w:color="auto" w:fill="FFFFFF"/>
            <w:tcMar>
              <w:top w:w="30" w:type="dxa"/>
              <w:left w:w="30" w:type="dxa"/>
              <w:bottom w:w="30" w:type="dxa"/>
              <w:right w:w="30" w:type="dxa"/>
            </w:tcMar>
          </w:tcPr>
          <w:p w:rsidR="0023051F" w:rsidRPr="0023051F" w:rsidRDefault="0023051F" w:rsidP="00D13265">
            <w:pPr>
              <w:pStyle w:val="IEEEParagraph"/>
              <w:rPr>
                <w:rFonts w:asciiTheme="majorBidi" w:hAnsiTheme="majorBidi" w:cstheme="majorBidi"/>
              </w:rPr>
            </w:pPr>
          </w:p>
        </w:tc>
      </w:tr>
    </w:tbl>
    <w:p w:rsidR="0023051F" w:rsidRPr="0023051F" w:rsidRDefault="0023051F" w:rsidP="0023051F">
      <w:pPr>
        <w:pStyle w:val="IEEEHeading1"/>
        <w:numPr>
          <w:ilvl w:val="0"/>
          <w:numId w:val="0"/>
        </w:numPr>
        <w:spacing w:before="0" w:after="0"/>
        <w:rPr>
          <w:rFonts w:asciiTheme="majorBidi" w:hAnsiTheme="majorBidi" w:cstheme="majorBidi"/>
          <w:b/>
          <w:sz w:val="24"/>
          <w:lang w:val="en-GB"/>
        </w:rPr>
      </w:pPr>
    </w:p>
    <w:p w:rsidR="00100EF8" w:rsidRPr="00100EF8" w:rsidRDefault="00A90924" w:rsidP="00100EF8">
      <w:pPr>
        <w:pStyle w:val="Caption"/>
        <w:spacing w:before="0" w:after="0"/>
        <w:jc w:val="center"/>
        <w:rPr>
          <w:rFonts w:asciiTheme="majorBidi" w:hAnsiTheme="majorBidi" w:cstheme="majorBidi"/>
          <w:bCs w:val="0"/>
          <w:sz w:val="24"/>
          <w:szCs w:val="24"/>
          <w:lang w:val="en-US"/>
        </w:rPr>
      </w:pPr>
      <w:proofErr w:type="spellStart"/>
      <w:r>
        <w:rPr>
          <w:bCs w:val="0"/>
          <w:color w:val="000000"/>
          <w:sz w:val="24"/>
          <w:szCs w:val="24"/>
          <w:lang w:val="en-US"/>
        </w:rPr>
        <w:t>Pembahasan</w:t>
      </w:r>
      <w:proofErr w:type="spellEnd"/>
    </w:p>
    <w:p w:rsidR="0023051F" w:rsidRPr="0023051F" w:rsidRDefault="00A90924" w:rsidP="0023051F">
      <w:pPr>
        <w:pStyle w:val="Caption"/>
        <w:spacing w:before="0" w:after="0"/>
        <w:jc w:val="both"/>
        <w:rPr>
          <w:rFonts w:asciiTheme="majorBidi" w:hAnsiTheme="majorBidi" w:cstheme="majorBidi"/>
          <w:b w:val="0"/>
          <w:sz w:val="24"/>
          <w:szCs w:val="24"/>
        </w:rPr>
      </w:pPr>
      <w:r>
        <w:rPr>
          <w:rFonts w:asciiTheme="majorBidi" w:hAnsiTheme="majorBidi" w:cstheme="majorBidi"/>
          <w:b w:val="0"/>
          <w:sz w:val="24"/>
          <w:szCs w:val="24"/>
          <w:lang w:val="en-GB"/>
        </w:rPr>
        <w:tab/>
      </w:r>
      <w:r w:rsidR="0023051F" w:rsidRPr="0023051F">
        <w:rPr>
          <w:rFonts w:asciiTheme="majorBidi" w:hAnsiTheme="majorBidi" w:cstheme="majorBidi"/>
          <w:b w:val="0"/>
          <w:sz w:val="24"/>
          <w:szCs w:val="24"/>
        </w:rPr>
        <w:t>Angka Partisipasi Sekolah (APS), Angka Partisipasi Kasar dan Angka Partisipasi Murni (APM) adalah indikator untuk melihat partisipasi pendidikan. Partisipasi pendidikan merupakan tingkat partisipasi masyarakat dalam memperoleh pendidikan dalam jenjang usia dan jenjang pendidikan tertentu. Secara umum partisipasi pendidikan di Indonesia trenya mengalami peningkatan setiap tahun baik berdasarkan APS, APK maupun APM. Ada pola yang menarik selama periode 1994-2018, yaitu rata-rata partisipasi pendidikan selalu mengalami penurunan seiring dengan bertambahnya usia dan semakin tingginya jenjang pendidikan yang ditempuh.</w:t>
      </w:r>
    </w:p>
    <w:p w:rsidR="0023051F" w:rsidRPr="0023051F" w:rsidRDefault="0023051F" w:rsidP="0023051F">
      <w:pPr>
        <w:rPr>
          <w:rFonts w:asciiTheme="majorBidi" w:hAnsiTheme="majorBidi" w:cstheme="majorBidi"/>
          <w:sz w:val="24"/>
          <w:szCs w:val="24"/>
        </w:rPr>
      </w:pPr>
    </w:p>
    <w:p w:rsidR="0023051F" w:rsidRPr="0023051F" w:rsidRDefault="00100EF8" w:rsidP="0023051F">
      <w:pPr>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extent cx="4933950" cy="1781175"/>
            <wp:effectExtent l="0" t="0" r="0" b="0"/>
            <wp:docPr id="1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3051F" w:rsidRPr="0023051F" w:rsidRDefault="0023051F" w:rsidP="0023051F">
      <w:pPr>
        <w:jc w:val="center"/>
        <w:rPr>
          <w:rFonts w:asciiTheme="majorBidi" w:hAnsiTheme="majorBidi" w:cstheme="majorBidi"/>
          <w:sz w:val="24"/>
          <w:szCs w:val="24"/>
          <w:lang w:val="en-GB"/>
        </w:rPr>
      </w:pPr>
      <w:proofErr w:type="spellStart"/>
      <w:proofErr w:type="gramStart"/>
      <w:r w:rsidRPr="0023051F">
        <w:rPr>
          <w:rFonts w:asciiTheme="majorBidi" w:hAnsiTheme="majorBidi" w:cstheme="majorBidi"/>
          <w:sz w:val="24"/>
          <w:szCs w:val="24"/>
          <w:lang w:val="en-GB"/>
        </w:rPr>
        <w:t>Gambar</w:t>
      </w:r>
      <w:proofErr w:type="spellEnd"/>
      <w:r w:rsidRPr="0023051F">
        <w:rPr>
          <w:rFonts w:asciiTheme="majorBidi" w:hAnsiTheme="majorBidi" w:cstheme="majorBidi"/>
          <w:sz w:val="24"/>
          <w:szCs w:val="24"/>
          <w:lang w:val="en-GB"/>
        </w:rPr>
        <w:t xml:space="preserve"> 1.</w:t>
      </w:r>
      <w:proofErr w:type="gramEnd"/>
      <w:r w:rsidRPr="0023051F">
        <w:rPr>
          <w:rFonts w:asciiTheme="majorBidi" w:hAnsiTheme="majorBidi" w:cstheme="majorBidi"/>
          <w:sz w:val="24"/>
          <w:szCs w:val="24"/>
          <w:lang w:val="en-GB"/>
        </w:rPr>
        <w:t xml:space="preserve"> </w:t>
      </w:r>
      <w:proofErr w:type="spellStart"/>
      <w:r w:rsidRPr="0023051F">
        <w:rPr>
          <w:rFonts w:asciiTheme="majorBidi" w:hAnsiTheme="majorBidi" w:cstheme="majorBidi"/>
          <w:sz w:val="24"/>
          <w:szCs w:val="24"/>
          <w:lang w:val="en-GB"/>
        </w:rPr>
        <w:t>Nilai</w:t>
      </w:r>
      <w:proofErr w:type="spellEnd"/>
      <w:r w:rsidRPr="0023051F">
        <w:rPr>
          <w:rFonts w:asciiTheme="majorBidi" w:hAnsiTheme="majorBidi" w:cstheme="majorBidi"/>
          <w:sz w:val="24"/>
          <w:szCs w:val="24"/>
          <w:lang w:val="en-GB"/>
        </w:rPr>
        <w:t xml:space="preserve"> Rata-Rata APS, APK </w:t>
      </w:r>
      <w:proofErr w:type="spellStart"/>
      <w:r w:rsidRPr="0023051F">
        <w:rPr>
          <w:rFonts w:asciiTheme="majorBidi" w:hAnsiTheme="majorBidi" w:cstheme="majorBidi"/>
          <w:sz w:val="24"/>
          <w:szCs w:val="24"/>
          <w:lang w:val="en-GB"/>
        </w:rPr>
        <w:t>dan</w:t>
      </w:r>
      <w:proofErr w:type="spellEnd"/>
      <w:r w:rsidRPr="0023051F">
        <w:rPr>
          <w:rFonts w:asciiTheme="majorBidi" w:hAnsiTheme="majorBidi" w:cstheme="majorBidi"/>
          <w:sz w:val="24"/>
          <w:szCs w:val="24"/>
          <w:lang w:val="en-GB"/>
        </w:rPr>
        <w:t xml:space="preserve"> APM (1994-2018)</w:t>
      </w:r>
    </w:p>
    <w:p w:rsidR="0023051F" w:rsidRPr="0023051F" w:rsidRDefault="0023051F" w:rsidP="0023051F">
      <w:pPr>
        <w:jc w:val="center"/>
        <w:rPr>
          <w:rFonts w:asciiTheme="majorBidi" w:hAnsiTheme="majorBidi" w:cstheme="majorBidi"/>
          <w:sz w:val="24"/>
          <w:szCs w:val="24"/>
          <w:lang w:val="en-GB"/>
        </w:rPr>
      </w:pPr>
    </w:p>
    <w:p w:rsidR="0023051F" w:rsidRPr="0023051F" w:rsidRDefault="0023051F" w:rsidP="0023051F">
      <w:pPr>
        <w:jc w:val="both"/>
        <w:rPr>
          <w:rFonts w:asciiTheme="majorBidi" w:hAnsiTheme="majorBidi" w:cstheme="majorBidi"/>
          <w:sz w:val="24"/>
          <w:szCs w:val="24"/>
          <w:lang w:val="en-GB"/>
        </w:rPr>
      </w:pPr>
      <w:r w:rsidRPr="0023051F">
        <w:rPr>
          <w:rFonts w:asciiTheme="majorBidi" w:hAnsiTheme="majorBidi" w:cstheme="majorBidi"/>
          <w:sz w:val="24"/>
          <w:szCs w:val="24"/>
        </w:rPr>
        <w:lastRenderedPageBreak/>
        <w:tab/>
        <w:t>Berdasarkan nilai rata-rata Angka Partisipasi Sekolah (APS) pada Tabel 1, Angka Partisipasi Kasar (APK) pada Tabel 2 dan Angka Partisipasi Murni (APM) pada Tabel 3 menunjukan bahwa usia 7-12 tahun dan usia 13-15 tahun  memiliki tingkat partisipasi pendidikan yang tinggi yaitu: nilai rata-rata APS usia 7-12 tahun sebesar 96,92%, APK sebesar 1.0785E2 (lebih dari seratus persen) dan APM sebesar 93,68%. Sedangkan nilai rata-rata APS usia 13-15 tahun sebesar 84,31%, APK sebesar 81,05% dan APM sebesar 65,75%.  Tingginya tingkat partisipasi pendidikan usia 7-12 tahun dan 13-15 tahun mengindikasikan bahwa program Wajib Belajar 9 tahun yang diterapkan oleh pemerintah telah berhasil meningkatkan partisipasi pendidikan di Indonesia.  Seperti diketahui bahwa usia 7-12 tahun dan usia 13-15 tahun merupakan usia wajib belajar 9 tahun dengan menempuh jenjang SD/MI sampai SMP/MTs. Program Wajib Belajar 9 tahun merupakan realisasi dari amanat UUD 1945 pasal 1, UU. No 20 Tahun 2003 tentang Sistem Pendidikan Nasional dan Peraturan Pemerintah Republik Indonesia nomor 47 tahun 2008 tentang Wajib Belajar</w:t>
      </w:r>
      <w:r w:rsidRPr="0023051F">
        <w:rPr>
          <w:rFonts w:asciiTheme="majorBidi" w:hAnsiTheme="majorBidi" w:cstheme="majorBidi"/>
          <w:sz w:val="24"/>
          <w:szCs w:val="24"/>
          <w:lang w:val="en-GB"/>
        </w:rPr>
        <w:t xml:space="preserve">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lang w:val="en-GB"/>
        </w:rPr>
        <w:instrText>ADDIN CSL_CITATION {"citationItems":[{"id":"ITEM-1","itemData":{"author":[{"dropping-particle":"","family":"Depdiknas","given":"","non-dropping-particle":"","parse-names":false,"suffix":""}],"id":"ITEM-1","issued":{"date-parts":[["2010"]]},"publisher":"Departemen Pendidikan Nasional","publisher-place":"Jakarta","title":"Peraturan Pemerintah Republik Indonesia Nomor 47 Tahun 2008 Tentang Wajib Belajar 9 Tahun","type":"book"},"uris":["http://www.mendeley.com/documents/?uuid=772ced6e-072b-463f-ac63-cede3e503e68"]}],"mendeley":{"formattedCitation":"(Depdiknas, 2010)","plainTextFormattedCitation":"(Depdiknas, 2010)","previouslyFormattedCitation":"(Depdiknas, 2010)"},"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lang w:val="en-GB"/>
        </w:rPr>
        <w:t>(Depdiknas, 2010)</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lang w:val="en-GB"/>
        </w:rPr>
        <w:t xml:space="preserve">. </w:t>
      </w:r>
      <w:r w:rsidRPr="0023051F">
        <w:rPr>
          <w:rFonts w:asciiTheme="majorBidi" w:hAnsiTheme="majorBidi" w:cstheme="majorBidi"/>
          <w:sz w:val="24"/>
          <w:szCs w:val="24"/>
        </w:rPr>
        <w:t xml:space="preserve">Selain itu kesepakatan antar kepala negara seluruh dunia juga menekankan pembangunan manusia yang disebut </w:t>
      </w:r>
      <w:r w:rsidRPr="0023051F">
        <w:rPr>
          <w:rFonts w:asciiTheme="majorBidi" w:hAnsiTheme="majorBidi" w:cstheme="majorBidi"/>
          <w:i/>
          <w:sz w:val="24"/>
          <w:szCs w:val="24"/>
        </w:rPr>
        <w:t>Millennium Development Goals (MDGs)</w:t>
      </w:r>
      <w:r w:rsidRPr="0023051F">
        <w:rPr>
          <w:rFonts w:asciiTheme="majorBidi" w:hAnsiTheme="majorBidi" w:cstheme="majorBidi"/>
          <w:sz w:val="24"/>
          <w:szCs w:val="24"/>
        </w:rPr>
        <w:t xml:space="preserve"> pada tahun 2000 yang salah satu tujuannya adalah penuntasan pendidikan dasar bagi seluruh warga negar</w:t>
      </w:r>
      <w:r w:rsidRPr="0023051F">
        <w:rPr>
          <w:rFonts w:asciiTheme="majorBidi" w:hAnsiTheme="majorBidi" w:cstheme="majorBidi"/>
          <w:sz w:val="24"/>
          <w:szCs w:val="24"/>
          <w:lang w:val="en-GB"/>
        </w:rPr>
        <w:t xml:space="preserve">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lang w:val="en-GB"/>
        </w:rPr>
        <w:instrText>ADDIN CSL_CITATION {"citationItems":[{"id":"ITEM-1","itemData":{"DOI":"10.24832/jpnk.v16i2.447","ISSN":"24608300","abstract":"Tulisan ini bertujuan mengkaji solusi dalam mengatasi masalah tersebut melalui model Pos Pemberdayaan Keluarga (Posdaya). Teori-teori yang digunakan mengacu pada teori perubahan sosial dan teori pemberdayaan masyarakat. Dengan kompleksnya masalah yang dihadapi kelompok masyarakat hard rock tersebut, penuntasan wajar 9 tahun perlu dilakukan melalui upaya pemberdayaan keluarga dalam wahana Posdaya. Posdaya merupakan forum silaturahmi, komunikasi, advokasi dan wadah kegiatan penguatan delapan fungsi-fungsi keluarga secara terpadu. Pengembangan Posdaya tidak harus membuat lembaga baru dalam masyarakat, tetapi dapat mengoptimalkan yang ada melalui aktivitas pemberdayaan. Posdaya menjadi wahana diskusi dalam memecahkan permasalahan sehari-hari, khususnya kendala- kendala penuntasan wajar 9 tahun secara bersama antara anak, orang tua, dan masyarakat sesuai dengan kebutuhan dan potensi/peran masing-masing. Posdaya juga mampu membangun kembali kearifan lokal dan modal sosial. Pada akhirnya Posdaya tidak hanya memecahkan masalah pendidikan, akan tetapi juga masalah kemiskinan dan masalah sosial lainnya. Oleh karena itu penuntasan wajar 9 tahun perlu kerja sama lintas departemen di bawah koordinasi Menkokesra, terutama sektor pendidikan, kesehatan, dan kewirausahaan, bersama pemerintah daerah dan masyarakat.","author":[{"dropping-particle":"","family":"Anwas","given":"Oos M","non-dropping-particle":"","parse-names":false,"suffix":""}],"container-title":"Jurnal Pendidikan dan Kebudayaan","id":"ITEM-1","issue":"2","issued":{"date-parts":[["2010"]]},"page":"206-214","title":"Model Posdaya Dalam Penuntasan Wajib Belajar Pendidikan Dasar 9 Tahun","type":"article-journal","volume":"16"},"uris":["http://www.mendeley.com/documents/?uuid=00ce38fd-8ee5-4b74-ad91-521742038b3a"]},{"id":"ITEM-2","itemData":{"author":[{"dropping-particle":"","family":"Kemendikbud","given":"","non-dropping-particle":"","parse-names":false,"suffix":""}],"container-title":"Kementerian Pendidikan dan Kebudayaan","id":"ITEM-2","issued":{"date-parts":[["2017"]]},"title":"APK-APM","type":"webpage"},"uris":["http://www.mendeley.com/documents/?uuid=d78f4441-dca4-435d-9d08-3fb9fe2f983f"]}],"mendeley":{"formattedCitation":"(Anwas, 2010; Kemendikbud, 2017)","plainTextFormattedCitation":"(Anwas, 2010; Kemendikbud, 2017)","previouslyFormattedCitation":"(Anwas, 2010; Kemendikbud, 2017)"},"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lang w:val="en-GB"/>
        </w:rPr>
        <w:t>(Anwas, 2010; Kemendikbud, 2017)</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lang w:val="en-GB"/>
        </w:rPr>
        <w:t xml:space="preserve">. </w:t>
      </w:r>
      <w:r w:rsidRPr="0023051F">
        <w:rPr>
          <w:rFonts w:asciiTheme="majorBidi" w:hAnsiTheme="majorBidi" w:cstheme="majorBidi"/>
          <w:sz w:val="24"/>
          <w:szCs w:val="24"/>
        </w:rPr>
        <w:t xml:space="preserve">Tingginya patisipasi pendidikan pada usia ini juga didukung oleh minat masyarakat untuk sekolah karena tidak dikenakan biaya apapun (Supriyadi, 2010).  Meskipun demikian pemerintah harus tetap meningkatkan angka partisipasi pendidikan dasar terutama di jenjang SMP karena nilai rata-rata APK hanya sebesar 65,75%, hal ini dapat dilakukan dengan melibatkan semua pihak untuk mengatasi faktor-faktor yang menghambat terlaksananya kebijakan yang telah diterapkan oleh pemerintah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rPr>
        <w:instrText>ADDIN CSL_CITATION {"citationItems":[{"id":"ITEM-1","itemData":{"DOI":"10.24832/jpnk.v17i1.6","ISSN":"24608300","abstract":"Abstrak: Penelitian ini bertujuan untuk: 1) memperoleh informasi tentang daerah-daerah yang paling rendah dalam pencapaian Wajar Dikdas; 2)mengkaji faktor-faktor yang terkait dengan rendahnya pencapaian Wajar Dikdas, dan 3) merumuskan alternatif upaya pemecahan masalah penuntasan Wajar Dikdas. Penelitian menggunakan pendekatan kuantitif terhadap data sekunder dan dipadukan dengan pengumpulan data secara kualitatif melalui pengamatan lapangan di beberapa daerah kasus. Hasil temuan:1) Tingkat pencapaian Wajar Dikdas yang rendah didominasi oleh Kawasan Timur Indonesia (KTI), yaitu dimulai dari tingkat SD/MI, sedangkan di wilayah Kawasan Barat Indonesia (KBI) permasalahannya lebih banyak di tingkat SMP/MTs; 2) faktor-faktor penyebab di setiap daerah cukup bervariasi a.l. faktor 1) kemiskinan penduduk, 2) kesulitan menuju sekolah, 3) kurangnya layanan pendidikan, 4) rendahnya motivasi orangtua dan siswa terhadap pendidikan, 5) kurangnya dukungan pemeritah daerah dan masyarakat terhadap pendidikan, serta 6) faktor sosial budaya; 3) alternati</w:instrText>
      </w:r>
      <w:r w:rsidRPr="0023051F">
        <w:rPr>
          <w:rFonts w:asciiTheme="majorBidi" w:hAnsiTheme="majorBidi" w:cstheme="majorBidi"/>
          <w:sz w:val="24"/>
          <w:szCs w:val="24"/>
          <w:lang w:val="en-GB"/>
        </w:rPr>
        <w:instrText>f upaya pemecahan masalah penuntasan Wajar Dikdas perlu didasarkan pada faktor penyebabnya, a.l. perlu penghapusan biaya pendidikan a.l. melalui pola subsidi untuk menghapus/meringankan biaya pendidikan, perlu perluasan program alternatif layanan Dikdas, perlu peningkatan sosialisasi dan penghargaan, perlu pengalokasian anggaran pendidikan dengan memprioritaskan kabupaten yang memiliki kapasitas fiskal yang rendah serta peningkatan partisipasi masyarakat dalam program penuntasan Wajar Dikdas. Kata kunci: wajib belajar dan pendidikan dasar Abstract: The objectives of the study were 1) to get information about the areas with the lowest attainment of compulsory basic education (CBE) by provinces and districts, 2) to identify factors related to the low attainment CBE, and 3) to formulate an alternative problem solving efforts in completing CBE. The study based on quantitative approach to secondary data combined with qualitative research data through field observation. The findings of this research are: 1) low attainment of CBE dominated by Eastern Region of Indonesia (KTI), started from primary school level, whereas in the Western Region of Indonesia (KBI) more problems found at the secondary shool level, 2) some factors related to attainment of CBE are proverty, geographic condition, education infrastructure, motivation of parent and student, lack of support from local government and communities to education, and sosio cultur…","author":[{"dropping-particle":"","family":"Berlian VA","given":"Nur","non-dropping-particle":"","parse-names":false,"suffix":""}],"container-title":"Jurnal Pendidikan dan Kebudayaan","id":"ITEM-1","issue":"1","issued":{"date-parts":[["2011"]]},"page":"43-55","title":"Faktor-faktor yang Terkait dengan Rendahnya Pencapaian Wajib Belajar Pendidikan Dasar 9 Tahun","type":"article-journal","volume":"17"},"uris":["http://www.mendeley.com/documents/?uuid=68fadf27-a587-40d9-bd0c-160a832c3c42"]},{"id":"ITEM-2","itemData":{"abstract":"The government's efforts to accelerate the completion of a national movement nine year compulsory education was hampered when the economic crisis hit Indonesia in 1997. GER and NER SMP/MTs/ equivalent in West Kalimantan in 2007/2008 are still below the national level of completeness. This means still below the provincial average. The condition of primary education in sub district of Kubu Regency Kingdom is still lacking, except in the River District Kingdom. Data GER and NER figures SMP/MTs/ equivalent does not exist, still using the data Pontianak regency. This study aims to obtain data and information fair completion of 9 years, mapping the potential of basic education, discovery issues, and the discovery of alternative solutions according to local needs in the context of the completion and improvement of the quality of the Nine- year compulsory education in the district of Kubu Raya. Metode research through dissemination and advocacy approaches to strengthen the awareness of public education. Location of research conducted in the district of Batu Ampar and splayed. Conclusion The results of the study; (1) Compulsory Basic Education in SD/MI/equivalent has reached Completed Assembly, (2) On SMP/MTs/equivalent in the District has reached the Completed Primary Outstretched, while the district has not reached complete Batu Ampar Pratama, (3) Digits repeat and dropout rates (DO) is still high in both the district and subdistrict stretched Batu Ampar, (4) SMP/ MTs/equal numbers repeat and dropout rates (DO) in the district of Batu Ampar has reached beyond national targets, where as in the district stretched has not reached the national target, (5) Achieve basic education graduation high graduation rate, (6) The components of education is still low, (7) Awareness of parents and students the importance of higher education for the future.","author":[{"dropping-particle":"","family":"Buwono","given":"H. Sri","non-dropping-particle":"","parse-names":false,"suffix":""}],"container-title":"Jurnal Pendidikan Sosiologi dan Humaniora","id":"ITEM-2","issue":"2","issued":{"date-parts":[["2011"]]},"page":"208-218","title":"Suatu Pendekatan Sosialisasi Dan Advokasi Penuntasan Wajib Belajar 9 Tahun Di Kabupaten Kubu Raya","type":"article-journal","volume":"2"},"uris":["http://www.mendeley.com/documents/?uuid=57ef83b1-692a-4822-b0bb-52da43e21b8c"]},{"id":"ITEM-3","itemData":{"DOI":"10.21831/jppm.v3i1.8061","ISSN":"2355-1615","abstract":"Penelitian ini bertujuan untuk mendeskripsikan tentang: (1) perhatian orang tua terhadap pentingnya pendidikan dalam hidup bermasyarakat. (2) tanggung jawab orang tua dalam menyediakan fasilitas pendidikan bagi anak. (3) orientasi nilai yang dijadikan dasar oleh orang tua dalam pendidikan anak. (4) faktor-faktor yang berpengaruh terhadap kepedulian orang tua dalam pendidikan anak untuk menyelesaikan wajib belajar 9 tahun. Penelitian ini menggunakan pendekatan kualitatif deskriptif. Teknik pengumpulan data melalui wawancara, observasi dan dokumentasi. Data yang diperoleh dianalisis dengan menggunakan analisis perbandingan tetap yaitu analisis domain, analisis taksonomi dan analisis tema, pengambilan kesimpulan dan verifikasi, sedangkan untuk mencapai kredibilitas data menggunakan ketekunan pengamatan dan triangulasi. Hasil penelitian adalah: (1) perhatian orang tua terhadap pendidikan anak sangat rendah, karena dipengaruhi oleh persepsi bahwa sekolah hanya untuk sekadar mengajarkan membaca, menulis dan berhitung. (2) orang tua tidak menyediakan fasilitas pendidikan di rumah sebagai penunjang proses belajar yang didapat di sekolah. (3) tingginya angka anak putus sekolah diakibatkan oleh nilai yang dianut oleh orang tua yang menganggap sekolah bukan jaminan untuk mendapatkan pekerjaan yang layak. (4) faktor-faktor yang berpengaruh terhadap kepedulian Orang tua adalah tidak merespon secara positif program wajib belajar 9 tahun, dan minat dan motivasi belajar anak yang justru bersumber dari lingkungan keluarga itu sendiri.Kata Kunci: kepedulian orang tua, pendidikan wajib belajar 9 tahun Parents' Attention to Children Education in Completeing 9 Year Compulsory EducationAbstractThis research is. The purpose of to describe about: (1) parental attention to the importance of education in social life. (2) the responsibility of parents to provide educational facilities for children. (3) the orientation value basis by parents in children's education. (4) factors that influence the awareness of parents in the education of children to complete nine years of compulsory education. This study employed descriptive qualitative approach. The technique of collecting data through interviews, observation and documentation. The data obtained were analyzed using comparative analysis remains the domain analysis, taxonomic analysis and theme analysis, deduction and verification, in order to achieve credibility observational data using persistence and triangulation. The results ar…","author":[{"dropping-particle":"","family":"Malik","given":"Halim K","non-dropping-particle":"","parse-names":false,"suffix":""},{"dropping-particle":"","family":"Sumarno","given":"Sumarno","non-dropping-particle":"","parse-names":false,"suffix":""}],"container-title":"Jurnal Pendidikan dan Pemberdayaan Masyarakat","id":"ITEM-3","issue":"1","issued":{"date-parts":[["2016"]]},"page":"38-47","title":"Kepedulian orang tua terhadap pendidikan anak untuk menyelesaikan program wajar 9 tahun","type":"article-journal","volume":"3"},"uris":["http://www.mendeley.com/documents/?uuid=9e88aca7-3bad-4ae3-9810-77c93d7e9967"]},{"id":"ITEM-4","itemData":{"abstract":"The focus of this study is on describing the 9-years compulsory education profiles at Kediri district and por- traying the problems in implementing the program. The data were collected through analyzing the relevant documents, observing, interviewing, and carrying out focused-group discussions involving go respondents. The results of descriptive, qualitative analyses reveal that the profiles of Kediri’s 9 year compulsory education reflect the population, development, distribution, quality and efficiency of each district. This suggests the need for an education model as the alternative to deal with the existing problems.","author":[{"dropping-particle":"","family":"Ulfatin","given":"Nurul","non-dropping-particle":"","parse-names":false,"suffix":""},{"dropping-particle":"","family":"Mukhadis","given":"Amat","non-dropping-particle":"","parse-names":false,"suffix":""},{"dropping-particle":"","family":"Imron","given":"Ali","non-dropping-particle":"","parse-names":false,"suffix":""}],"container-title":"Jurnal Ilmu Pendidikan","id":"ITEM-4","issue":"1","issued":{"date-parts":[["2010"]]},"page":"36-45","title":"Profil Wajib Belajar 9 Tahun dan Alternatif Penuntasannya","type":"article-journal","volume":"17"},"uris":["http://www.mendeley.com/documents/?uuid=afe5eca6-8ca0-41f9-8de6-24c1f2d73407"]}],"mendeley":{"formattedCitation":"(Berlian VA, 2011; Buwono, 2011; Malik &amp; Sumarno, 2016; Ulfatin, Mukhadis, &amp; Imron, 2010)","plainTextFormattedCitation":"(Berlian VA, 2011; Buwono, 2011; Malik &amp; Sumarno, 2016; Ulfatin, Mukhadis, &amp; Imron, 2010)","previouslyFormattedCitation":"(Berlian VA, 2011; Buwono, 2011; Malik &amp; Sumarno, 2016; Ulfatin, Mukhadis, &amp; Imron, 2010)"},"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lang w:val="en-GB"/>
        </w:rPr>
        <w:t>(Berlian VA, 2011; Buwono, 2011; Malik &amp; Sumarno, 2016; Ulfatin, Mukhadis, &amp; Imron, 2010)</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lang w:val="en-GB"/>
        </w:rPr>
        <w:t>.</w:t>
      </w:r>
    </w:p>
    <w:p w:rsidR="0023051F" w:rsidRPr="0023051F" w:rsidRDefault="0023051F" w:rsidP="0023051F">
      <w:pPr>
        <w:jc w:val="both"/>
        <w:rPr>
          <w:rFonts w:asciiTheme="majorBidi" w:hAnsiTheme="majorBidi" w:cstheme="majorBidi"/>
          <w:sz w:val="24"/>
          <w:szCs w:val="24"/>
        </w:rPr>
      </w:pPr>
      <w:r w:rsidRPr="0023051F">
        <w:rPr>
          <w:rFonts w:asciiTheme="majorBidi" w:hAnsiTheme="majorBidi" w:cstheme="majorBidi"/>
          <w:sz w:val="24"/>
          <w:szCs w:val="24"/>
        </w:rPr>
        <w:tab/>
        <w:t>Berdasarkan Tabel 1, Tabel 2 dan Tabel 3 dapat dilihat bahwa angka partisipasi pendidikan untuk usia 16-18 tahun yang merupakan  usia sekolah jenjang SMA/MA masih cukup rendah, yaitu  nilai rata-rata APS  hanya 56,24%, nilai rata-rata APK sebesar 58,65%  dan nilai rata-rata  APM hanya 45,25%. Selama periode 1994-2018 tingkat APS mengalami peningkatan sebesar 27,17%, APK meningkat sebesar 39,82% dan APM meningkat sebesar 27,93%.   Hal ini terjadi karena beberapa faktor seperti faktor kemiskinan, kesadaran untuk melanjutkan sekolah rendah, faktor lingkungan, perhatian dari orang tua dan lain sebagainya</w:t>
      </w:r>
      <w:r w:rsidRPr="0023051F">
        <w:rPr>
          <w:rFonts w:asciiTheme="majorBidi" w:hAnsiTheme="majorBidi" w:cstheme="majorBidi"/>
          <w:sz w:val="24"/>
          <w:szCs w:val="24"/>
          <w:lang w:val="en-GB"/>
        </w:rPr>
        <w:t xml:space="preserve">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lang w:val="en-GB"/>
        </w:rPr>
        <w:instrText>ADDIN CSL_CITATION {"citationItems":[{"id":"ITEM-1","itemData":{"DOI":"10.35791/agrsosek.13.3a.2017.18401","ISSN":"1907-4298","abstract":"This study aims to determine what factors are the cause of drop out of the children of farmers and non-farmers and whether there are differences in factors that cause drop out of the children of farmers and non-farmers. The analysis used in this research is by using descriptive analysis. This study was conducted from April to June 2017. This study used primary data and secondary data. Primary data was collected by direct interviews based on list of questions that have been prepared to the total respondents as many as 28 respondents. Method of sampling in this research use purposive sampling methods, they are children of farmer and not farmer with their parents. The results of this study indicate that the factors causing drop out of the children of farmers and non-farmers are: internal factors consisting of the will of the child itself and because children do not like school. External factors consisting of the economic condition of parents (unable to finance) and the social environment because affected with children who have dropped out of school first. At the parent level, both farmers and non-farmers, there is no difference in the reasons for dropping out. While at the level of children, both farmers and non-farmers children, there are different reasons for dropping out of school. Non-farmer children are because of internal factors: the willingness of children themselves while the child farmers are because of external factors are because the social environment.*eprm*","author":[{"dropping-particle":"","family":"Mua","given":"Vinny Briggita","non-dropping-particle":"","parse-names":false,"suffix":""},{"dropping-particle":"","family":"Manginsela","given":"Elsje Pauline","non-dropping-particle":"","parse-names":false,"suffix":""},{"dropping-particle":"","family":"Baroleh","given":"Jenny .","non-dropping-particle":"","parse-names":false,"suffix":""}],"container-title":"Agri-Sosioekonomi","id":"ITEM-1","issue":"3A","issued":{"date-parts":[["2017"]]},"page":"313-322","title":"Faktor-Faktor Penyebab Putus Sekolah Dari Anak Petani Dan Non-Petani Di Desa Sea Dan Desa Warembungan Kecamatan Pineleng Kabupaten Minahasa","type":"article-journal","volume":"13"},"uris":["http://www.mendeley.com/documents/?uuid=f44f206e-e627-4960-ab86-a8c8eb143f9d"]},{"id":"ITEM-2","itemData":{"URL":"https://www.idntimes.com/news/indonesia/helmi/angka-putus-sekolah-di-indonesia-yang-mengkhawatirkan/full","accessed":{"date-parts":[["2019","10","20"]]},"author":[{"dropping-particle":"","family":"Shemi","given":"H","non-dropping-particle":"","parse-names":false,"suffix":""}],"container-title":"idntimes","id":"ITEM-2","issued":{"date-parts":[["2019"]]},"title":"Angka Putus Sekolah di Indonesia yang Mengkhawatirkan","type":"webpage"},"uris":["http://www.mendeley.com/documents/?uuid=c9d0fc74-d558-4565-b5f1-5401d8260f47"]},{"id":"ITEM-3","itemData":{"DOI":"10.21831/jppm.v3i1.8061","ISSN":"2355-1615","abstract":"Penelitian ini bertujuan untuk mendeskripsikan tentang: (1) perhatian orang tua terhadap pentingnya pendidikan dalam hidup bermasyarakat. (2) tanggung jawab orang tua dalam menyediakan fasilitas pendidikan bagi anak. (3) orientasi nilai yang dijadikan dasar oleh orang tua dalam pendidikan anak. (4) faktor-faktor yang berpengaruh terhadap kepedulian orang tua dalam pendidikan anak untuk menyelesaikan wajib belajar 9 tahun. Penelitian ini menggunakan pendekatan kualitatif deskriptif. Teknik pengumpulan data melalui wawancara, observasi dan dokumentasi. Data yang diperoleh dianalisis dengan menggunakan analisis perbandingan tetap yaitu analisis domain, analisis taksonomi dan analisis tema, pengambilan kesimpulan dan verifikasi, sedangkan untuk mencapai kredibilitas data menggunakan ketekunan pengamatan dan triangulasi. Hasil penelitian adalah: (1) perhatian orang tua terhadap pendidikan anak sangat rendah, karena dipengaruhi oleh persepsi bahwa sekolah hanya untuk sekadar mengajarkan membaca, menulis dan berhitung. (2) orang tua tidak menyediakan fasilitas pendidikan di rumah sebagai penunjang proses belajar yang didapat di sekolah. (3) tingginya angka anak putus sekolah diakibatkan oleh nilai yang dianut oleh orang tua yang menganggap sekolah bukan jaminan untuk mendapatkan pekerjaan yang layak. (4) faktor-faktor yang berpengaruh terhadap kepedulian Orang tua adalah tidak merespon secara positif program wajib belajar 9 tahun, dan minat dan motivasi belajar anak yang justru bersumber dari lingkungan keluarga itu sendiri.Kata Kunci: kepedulian orang tua, pendidikan wajib belajar 9 tahun Parents' Attention to Children Education in Completeing 9 Year Compulsory EducationAbstractThis research is. The purpose of to describe about: (1) parental attention to the importance of education in social life. (2) the responsibility of parents to provide educational facilities for children. (3) the orientation value basis by parents in children's education. (4) factors that influence the awareness of parents in the education of children to complete nine years of compulsory education. This study employed descriptive qualitative approach. The technique of collecting data through interviews, observation and documentation. The data obtained were analyzed using comparative analysis remains the domain analysis, taxonomic analysis and theme analysis, deduction and verification, in order to achieve credibility observational data using persistence and triangulation. The results ar…","author":[{"dropping-particle":"","family":"Malik","given":"Halim K","non-dropping-particle":"","parse-names":false,"suffix":""},{"dropping-particle":"","family":"Sumarno","given":"Sumarno","non-dropping-particle":"","parse-names":false,"suffix":""}],"container-title":"Jurnal Pendidikan dan Pemberdayaan Masyarakat","id":"ITEM-3","issue":"1","issued":{"date-parts":[["2016"]]},"page":"38-47","title":"Kepedulian orang tua terhadap pendidikan anak untuk menyelesaikan program wajar 9 tahun","type":"article-journal","volume":"3"},"uris":["http://www.mendeley.com/documents/?uuid=9e88aca7-3bad-4ae3-9810-77c93d7e9967"]}],"mendeley":{"formattedCitation":"(Malik &amp; Sumarno, 2016; Mua et al., 2017; Shemi, 2019)","plainTextFormattedCitation":"(Malik &amp; Sumarno, 2016; Mua et al., 2017; Shemi, 2019)","previouslyFormattedCitation":"(Malik &amp; Sumarno, 2016; Mua et al., 2017; Shemi, 2019)"},"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lang w:val="en-GB"/>
        </w:rPr>
        <w:t xml:space="preserve">(Malik &amp; Sumarno, 2016; Mua et al., </w:t>
      </w:r>
      <w:proofErr w:type="gramStart"/>
      <w:r w:rsidRPr="0023051F">
        <w:rPr>
          <w:rFonts w:asciiTheme="majorBidi" w:hAnsiTheme="majorBidi" w:cstheme="majorBidi"/>
          <w:noProof/>
          <w:sz w:val="24"/>
          <w:szCs w:val="24"/>
          <w:lang w:val="en-GB"/>
        </w:rPr>
        <w:t>2017; Shemi, 2019)</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lang w:val="en-GB"/>
        </w:rPr>
        <w:t>.</w:t>
      </w:r>
      <w:proofErr w:type="gramEnd"/>
      <w:r w:rsidRPr="0023051F">
        <w:rPr>
          <w:rFonts w:asciiTheme="majorBidi" w:hAnsiTheme="majorBidi" w:cstheme="majorBidi"/>
          <w:sz w:val="24"/>
          <w:szCs w:val="24"/>
          <w:lang w:val="en-GB"/>
        </w:rPr>
        <w:t xml:space="preserve"> </w:t>
      </w:r>
      <w:r w:rsidRPr="0023051F">
        <w:rPr>
          <w:rFonts w:asciiTheme="majorBidi" w:hAnsiTheme="majorBidi" w:cstheme="majorBidi"/>
          <w:sz w:val="24"/>
          <w:szCs w:val="24"/>
        </w:rPr>
        <w:t>Selain itu program wajib belajar 12 tahun sampai hari ini masih wacana, retorika yang masih belum mendapatkan  perhatian serius dari pemerintah sehingga belum maksimal</w:t>
      </w:r>
      <w:r w:rsidRPr="0023051F">
        <w:rPr>
          <w:rFonts w:asciiTheme="majorBidi" w:hAnsiTheme="majorBidi" w:cstheme="majorBidi"/>
          <w:sz w:val="24"/>
          <w:szCs w:val="24"/>
          <w:lang w:val="en-GB"/>
        </w:rPr>
        <w:t xml:space="preserve">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lang w:val="en-GB"/>
        </w:rPr>
        <w:instrText>ADDIN CSL_CITATION {"citationItems":[{"id":"ITEM-1","itemData":{"URL":"https://www.merdeka.com/peristiwa/mendikbud-akui-wajib-belajar-12-tahun-belum-maksimal.html","accessed":{"date-parts":[["2019","10","23"]]},"author":[{"dropping-particle":"","family":"Prastiwi","given":"Devira","non-dropping-particle":"","parse-names":false,"suffix":""}],"container-title":"Merdeka","id":"ITEM-1","issued":{"date-parts":[["2019"]]},"title":"Mendikbud Akui Wajib Belajar 12 Tahun Belum Maksimal","type":"webpage"},"uris":["http://www.mendeley.com/documents/?uuid=e3ec8ce3-3be1-453a-9bd0-55e0eb4c893f"]}],"mendeley":{"formattedCitation":"(Prastiwi, 2019)","plainTextFormattedCitation":"(Prastiwi, 2019)","previouslyFormattedCitation":"(Prastiwi, 2019)"},"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lang w:val="en-GB"/>
        </w:rPr>
        <w:t>(Prastiwi, 2019)</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lang w:val="en-GB"/>
        </w:rPr>
        <w:t xml:space="preserve">. </w:t>
      </w:r>
      <w:r w:rsidRPr="0023051F">
        <w:rPr>
          <w:rFonts w:asciiTheme="majorBidi" w:hAnsiTheme="majorBidi" w:cstheme="majorBidi"/>
          <w:sz w:val="24"/>
          <w:szCs w:val="24"/>
        </w:rPr>
        <w:t xml:space="preserve">Padahal wajib belajar 12 tahun merupakan salah satu target yang tercantum dalam Nawacita.  Studi yang dilakukan JPPI menemukan bahwa 20 kabupaten atau kota yang dipilih secara acak belum ada yang memasukkan wajib belajar 12 tahun kedalam APBD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rPr>
        <w:instrText>ADDIN CSL_CITATION {"citationItems":[{"id":"ITEM-1","itemData":{"URL":"https://news.detik.com/berita/d-3460243/jppi-wajib-belajar-12-tahun-masih-sebatas-retrorika","accessed":{"date-parts":[["2019","10","21"]]},"author":[{"dropping-particle":"","family":"Rahayu","given":"C. M","non-dropping-particle":"","parse-names":false,"suffix":""}],"id":"ITEM-1","issued":{"date-parts":[["2017"]]},"title":"JPPI: Wajib Belajar 12 Tahun Masih Sebatas Retrorika","type":"webpage"},"uris":["http://www.mendeley.com/documents/?uuid=c220226b-047d-4392-88e6-126ba07f8531"]}],"mendeley":{"formattedCitation":"(Rahayu, 2017)","plainTextFormattedCitation":"(Rahayu, 2017)","previouslyFormattedCitation":"(Rahayu, 2017)"},"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rPr>
        <w:t>(Rahayu, 2017)</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rPr>
        <w:t>.</w:t>
      </w:r>
    </w:p>
    <w:p w:rsidR="0023051F" w:rsidRPr="0023051F" w:rsidRDefault="0023051F" w:rsidP="00A90924">
      <w:pPr>
        <w:jc w:val="both"/>
        <w:rPr>
          <w:rFonts w:asciiTheme="majorBidi" w:hAnsiTheme="majorBidi" w:cstheme="majorBidi"/>
          <w:sz w:val="24"/>
          <w:szCs w:val="24"/>
          <w:lang w:val="en-GB"/>
        </w:rPr>
      </w:pPr>
      <w:r w:rsidRPr="0023051F">
        <w:rPr>
          <w:rFonts w:asciiTheme="majorBidi" w:hAnsiTheme="majorBidi" w:cstheme="majorBidi"/>
          <w:sz w:val="24"/>
          <w:szCs w:val="24"/>
        </w:rPr>
        <w:tab/>
        <w:t xml:space="preserve">Adapun angka partisipasi pendidikan untuk usia 19-24 tahu atau jenjang Perguruan Tinggi (PT) masih rendah jika dibandingkan dengan usia dan jenjang yang lain (7-12, 13-5 tahun dan SD/MI, AMP/MTs)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rPr>
        <w:instrText>ADDIN CSL_CITATION {"citationItems":[{"id":"ITEM-1","itemData":{"DOI":"10.19184/jpe.v12i2.8553","author":[{"dropping-particle":"","family":"Istiqomah","given":"Anny","non-dropping-particle":"","parse-names":false,"suffix":""},{"dropping-particle":"","family":"Sukidin","given":"","non-dropping-particle":"","parse-names":false,"suffix":""},{"dropping-particle":"","family":"Suharso","given":"Pudjo","non-dropping-particle":"","parse-names":false,"suffix":""}],"id":"ITEM-1","issue":"2","issued":{"date-parts":[["2018"]]},"page":"227-235","title":"ANALISIS PARTISISPASI PENDIDIKAN PADA MASYARAKAT MISKIN DUSUN GUMUK LIMO DESA NOGOSARI KECAMATAN RAMBIPUJI KABUPATEN JEMBER","type":"article-journal","volume":"12"},"uris":["http://www.mendeley.com/documents/?uuid=f2938605-eb50-4433-b25a-dd170e5f69de"]}],"mendeley":{"formattedCitation":"(Istiqomah, Sukidin, &amp; Suharso, 2018)","plainTextFormattedCitation":"(Istiqomah, Sukidin, &amp; Suharso, 2018)","previouslyFormattedCitation":"(Istiqomah, Sukidin, &amp; Suharso, 2018)"},"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rPr>
        <w:t>(Istiqomah, Sukidin, &amp; Suharso, 2018)</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rPr>
        <w:t xml:space="preserve">. Pada Tabel 1, Tabel 2 dan Tabel 3 menunjukan bahwa nilai rata-rata APS sebesar 15,02%. nilai rata-rata APK sebesar 15,03% dan nilai rata-rata APM sebesar 11,33%.  Selama periode 1994-2018 angka </w:t>
      </w:r>
      <w:r w:rsidRPr="0023051F">
        <w:rPr>
          <w:rFonts w:asciiTheme="majorBidi" w:hAnsiTheme="majorBidi" w:cstheme="majorBidi"/>
          <w:sz w:val="24"/>
          <w:szCs w:val="24"/>
        </w:rPr>
        <w:lastRenderedPageBreak/>
        <w:t xml:space="preserve">partisipasi pendidikan Perguruan Tinggi (PT) berdasarkan APS hanya sebesar 13,29%, APK meningkat sebesar 16,21% dan APM meningkat sebesar 13,03%. Tingkat partisipasi pendidikan jenjang Perguruan Tinggi terendah terjadi pada tahun 2006 dengan APS sebesar 11,38% sedangkan tertinggi pada tahun 2017 dengan APS sebesar 24,67%. Meskipun secara keseluruhan terjadi peningkatan angka partisipasi pendidikan jenjang Perguruan Tinggi, namun secara keseluruhan masih rendah jika dibandingkan dengan jenjang pendidikan yang lain. Hal ni terjadi karena beberapa faktor seperti faktor ekonomi yaitu terbentur biaya pendidikan untuk melanjutkan ke Perguruan Tinggi masih sangat mahal, faktor tingkat pendidikan orang tua, faktor lingkungan seperti teman sebaya,  faktor motivasi belajar dan minat melanjutkan pendidikan </w:t>
      </w:r>
      <w:r w:rsidR="006128CC" w:rsidRPr="0023051F">
        <w:rPr>
          <w:rFonts w:asciiTheme="majorBidi" w:hAnsiTheme="majorBidi" w:cstheme="majorBidi"/>
          <w:sz w:val="24"/>
          <w:szCs w:val="24"/>
          <w:lang w:val="en-GB"/>
        </w:rPr>
        <w:fldChar w:fldCharType="begin" w:fldLock="1"/>
      </w:r>
      <w:r w:rsidRPr="0023051F">
        <w:rPr>
          <w:rFonts w:asciiTheme="majorBidi" w:hAnsiTheme="majorBidi" w:cstheme="majorBidi"/>
          <w:sz w:val="24"/>
          <w:szCs w:val="24"/>
        </w:rPr>
        <w:instrText>ADDIN CSL_CITATION {"citationItems":[{"id":"ITEM-1","itemData":{"ISSN":"2337-683X","abstract":"ABSTRAK Tujuan dari penelitian ini adalah untuk mengetahui: (1) ada tidaknya pengaruh prestasi belajar terhadap minat siswa untuk melanjutkan studi ke perguruan tinggi, (2)ada tidaknya pengaruh status sosial ekonomi orang tua terhadap minat siswa untuk melanjutkan studi ke perguruan tinggi, (3)ada tidaknya pengaruh prestasi belajar dan status sosial ekonomi orang tua secara bersama-sama terhadap minat siswa untuk melanjutkan studi ke perguruan tinggi. Populasi dalam penelitian ini sejumlah 180 siswa, dengan taraf kesalahan 5% yang dikembangkan oleh Isaac dan Michael maka jumlah sampel yang digunakan adalah 119 siswa. Metode pengumpulan data yang digunakan adalah metode observasi, dokumentasi dan kuesioner. Sedangkan metode analisis data untuk mengetahui variabel bebas terhadap variabel terikat dilakukan analisis regresi ganda dan pengujian hipotesis menggunakan uji t dan uji F. Berdasarkan analisis kuantitatif menunjukkan bahwa: (1) variabel prestasi belajar memberikan pengaruh yang positif dan signifikan terhadap minat siswa untuk melanjutkan studi ke perguruan tinggi sebesar 27,50%, t hitung 6,621;</w:instrText>
      </w:r>
      <w:r w:rsidRPr="0023051F">
        <w:rPr>
          <w:rFonts w:asciiTheme="majorBidi" w:hAnsiTheme="majorBidi" w:cstheme="majorBidi"/>
          <w:sz w:val="24"/>
          <w:szCs w:val="24"/>
          <w:lang w:val="en-GB"/>
        </w:rPr>
        <w:instrText>sig. 0,000 &lt; 0,05, (2) variabel status sosial ekonomi orang tua memberikan pengaruh yang positif dan signifikan terhadap minat siswa untuk melanjutkan studi ke perguruan tinggi sebesar 8,30%, t hitung 3,238;sig. 0,002 &lt; 0,05. (3) variabel prestasi belajar dan status sosial ekonomi orang tua secara bersama-sama memberikan pengaruh yang positif dan signifikan terhadap minat siswa untuk melanjutkan studi ke perguruan tinggi sebesar 35,30%, F hitung 31,675; sig.0,000 &lt; 0,05. A. PENDAHULUAN Pendidikan berperan penting dalam pembangunan masyarakat suatu bangsa, karena pendidikan merupakan dasar bagi pelaksanaan pembangunan. Tingkat pendidikan yang berhasil dicapai oleh seseorang akan berpengaruh terhadap kehidupan bermasyarakat. Pada umumnya masyarakat akan lebih menghormati dan meneladani seseorang yang pendidikannya tinggi dibandingkan dengan mereka yang tidak berpendidikan. Menurut Slameto","author":[{"dropping-particle":"","family":"Arumsari","given":"Tantri","non-dropping-particle":"","parse-names":false,"suffix":""}],"container-title":"Oikonomia: Jurnal Pendidikan Ekonomi","id":"ITEM-1","issue":"3","issued":{"date-parts":[["2013"]]},"page":"169-174","title":"Pengaruh Prestasi Belajar Dan Status Sosial Ekonomi Orang Tua Terhadap Minat Siswa Untuk Melanjutkan Studi Ke Perguruan Tinggi","type":"article-journal","volume":"2"},"uris":["http://www.mendeley.com/documents/?uuid=bade460f-802d-4ab1-b44d-b17913958fbd"]},{"id":"ITEM-2","itemData":{"abstract":"This study aimed to find out the effects of the socio-economic status and the peer environment both partially and simultaneously on the interest in continuing the study in higher education among students of SMA N 1 Bayat. This was an ex post fracto study using the quantitative approach. The research population comprised the student of Grades X and XI of SMA N 1 Bayat in the 2016/2017 academic year. The sample in the study was selected by mean of the random sampling technique with a total of 120 respondents. The data were collected by a questionare and documentation. The data analys technique was multiple regresion analysis. The result of the study showed that: (1) there no significant positive effect of the soscio-economic status on the interest in continuing the study in higher education among students of SMA N 1 Bayat; (2) there was a significant positive effect of the peer environtment status on the interest in continuing the study in higher education among students of SMA N 1 Bayat; (3) there was a significants effect of the socio-economic status and the peer environment simultaneously on the interest in continuing the study in higher education among students of SMA N 1 Bayat. Keywords: sosio-economics status, peer, continuing the study","author":[{"dropping-particle":"","family":"Darmawan","given":"I","non-dropping-particle":"","parse-names":false,"suffix":""}],"container-title":"Jurnal Pendidikan dan Ekonomi","id":"ITEM-2","issue":"2","issued":{"date-parts":[["2017"]]},"page":"156-165","title":"Pengaruh Status Sosial Ekonomi Dan Lingkungan Teman Sebaya Terhadap Minat Melanjutkan Studi Ke Perguruan Tinggi Pada Siswa","type":"article-journal","volume":"6"},"uris":["http://www.mendeley.com/documents/?uuid=5e3e7e19-da5a-40df-84ae-76de9c4e8aa5"]},{"id":"ITEM-3","itemData":{"ISSN":"2252-6544","abstract":"The purpose of this research is to determine the level of positive influence between motivation, academic achievement, socio economic status of parents and school environment on interest in continuing education to the college of 12th Accounting Students at Vocational High School 1 of Kendal. Populations that used in this research is students at Vocational High School 1 of Kendal specially 12th accounting students (105 students). Lottery and proportional random sampling method is used to take the sample, which has total 84 students. Methods of the data collection is documentation and questionnaire. Methods of data analysis is descriptive dan hypothesis testing using multiple linier regression analysis. The result of experiment show that motivation, academic achievement, socio economic status of parents and school environment has 91,7 % affect the interest in continuing education to the college simultaneously. Motivation has 8,07% affect the interest in continuing education to the college partially, academic achievement has 39,56% affect the interest in continuing education to the college partially, socio economic status of parents has 21,53% affect the interest in continuing education to the college partially and school environment has 25,50% affect the interest in continuing education to the college partially.","author":[{"dropping-particle":"","family":"Fitriani","given":"Khoerunisa","non-dropping-particle":"","parse-names":false,"suffix":""}],"container-title":"Economic Education Analysis Journal","id":"ITEM-3","issue":"1","issued":{"date-parts":[["2014"]]},"page":"152-159","title":"Pengaruh Motivasi, Prestasi Belajar, Status Sosial Ekonomi Orang Tua Dan Lingkungan Sekolah Terhadap Minat Melanjutkan Pendidikan Ke Perguruan Tinggi Pada Siswa Kelas Xii Akuntansi Smk Negeri 1 Kendal","type":"article-journal","volume":"3"},"uris":["http://www.mendeley.com/documents/?uuid=f098b6e9-0b60-4d44-9459-f9211b2eb80e"]},{"id":"ITEM-4","itemData":{"author":[{"dropping-particle":"","family":"Rini","given":"Esti Setya","non-dropping-particle":"","parse-names":false,"suffix":""}],"id":"ITEM-4","issued":{"date-parts":[["2012"]]},"number-of-pages":"1-82","publisher":"Universitas Negeri Yogyakarta","title":"HUBUNGAN TINGKAT PENDIDIKAN ORANG TUA DAN PRESTASI BELAJAR SISWA DENGAN MINAT SISWA MELANJUTKAN STUDI KE PERGURUAN TINGGI PADA SISWA KELAS XI SMA NEGERI 1 KALASAN TAHUN AJARAN 2011/2012","type":"thesis"},"uris":["http://www.mendeley.com/documents/?uuid=9eaa7841-7205-49e1-acdc-70cc8fe91178"]},{"id":"ITEM-5","itemData":{"DOI":"10.21009/jpeb.003.1.1","ISSN":"2302-2663","abstract":"Penelitian ini bertujuan untuk mendeskripsikan status sosial ekonomi orang tua, motivasi belajar, minat melanjutkan studi ke perguruan tinggi dan menguji pengaruh status sosial ekonomi orang tua dan motivasi belajar terhadap minat melanjutkan studi ke perguruan tinggi pada siswa kelas XI di SMA Pusaka 1 Jakarta. Metode penelitian yang digunakan dalam penelitian ini adalah metode ex-post facto. Sedangkan metode analisis data menggunakan analisis jalur (path analysis). Hasil analisis jalur menunjukan bahwa: (1) pengaruh langsung antara status sosial ekonomi orang tua terhadap minat melanjutkan studi ke perguruan tinggi sebesr 22,2% ; (2) pengaruh langsung antara motivasi belajar terhadap minat melanjutkan studi ke perguruan tinggi sebesar 14,1%, dan (3) pengaruh tidak langsung antara status sosial ekonomi orang tua terhadap minat melanjukan studi ke perguruan tinggi yang dimoderatori oleh motivasi belajar sebesar 18,1%.","author":[{"dropping-particle":"","family":"Suciningrum","given":"Nike Pratiwi","non-dropping-particle":"","parse-names":false,"suffix":""},{"dropping-particle":"","family":"Rahayu","given":"Endang Sri","non-dropping-particle":"","parse-names":false,"suffix":""}],"container-title":"Jurnal Pendidikan Ekonomi dan Bisnis (JPEB)","id":"ITEM-5","issue":"1","issued":{"date-parts":[["2015"]]},"page":"1-21","title":"Pengaruh Status Sosial Ekonomi Orang Tua Dan Motivasi Belajar Tehadap Minat Melanjutkan Studi Ke Perguruan Tinggi Pada Kelas Xi Di Sma Pusaka 1 Jakarta","type":"article-journal","volume":"3"},"uris":["http://www.mendeley.com/documents/?uuid=fdc1834a-bddd-466b-839f-7201ba46b1b7"]}],"mendeley":{"formattedCitation":"(Arumsari, 2013; Darmawan, 2017; Fitriani, 2014; Rini, 2012; Suciningrum &amp; Rahayu, 2015)","plainTextFormattedCitation":"(Arumsari, 2013; Darmawan, 2017; Fitriani, 2014; Rini, 2012; Suciningrum &amp; Rahayu, 2015)","previouslyFormattedCitation":"(Arumsari, 2013; Darmawan, 2017; Fitriani, 2014; Rini, 2012; Suciningrum &amp; Rahayu, 2015)"},"properties":{"noteIndex":0},"schema":"https://github.com/citation-style-language/schema/raw/master/csl-citation.json"}</w:instrText>
      </w:r>
      <w:r w:rsidR="006128CC" w:rsidRPr="0023051F">
        <w:rPr>
          <w:rFonts w:asciiTheme="majorBidi" w:hAnsiTheme="majorBidi" w:cstheme="majorBidi"/>
          <w:sz w:val="24"/>
          <w:szCs w:val="24"/>
          <w:lang w:val="en-GB"/>
        </w:rPr>
        <w:fldChar w:fldCharType="separate"/>
      </w:r>
      <w:r w:rsidRPr="0023051F">
        <w:rPr>
          <w:rFonts w:asciiTheme="majorBidi" w:hAnsiTheme="majorBidi" w:cstheme="majorBidi"/>
          <w:noProof/>
          <w:sz w:val="24"/>
          <w:szCs w:val="24"/>
          <w:lang w:val="en-GB"/>
        </w:rPr>
        <w:t>(Arumsari, 2013; Darmawan, 2017; Fitriani, 2014; Rini, 2012; Suciningrum &amp; Rahayu, 2015)</w:t>
      </w:r>
      <w:r w:rsidR="006128CC" w:rsidRPr="0023051F">
        <w:rPr>
          <w:rFonts w:asciiTheme="majorBidi" w:hAnsiTheme="majorBidi" w:cstheme="majorBidi"/>
          <w:sz w:val="24"/>
          <w:szCs w:val="24"/>
          <w:lang w:val="en-GB"/>
        </w:rPr>
        <w:fldChar w:fldCharType="end"/>
      </w:r>
      <w:r w:rsidRPr="0023051F">
        <w:rPr>
          <w:rFonts w:asciiTheme="majorBidi" w:hAnsiTheme="majorBidi" w:cstheme="majorBidi"/>
          <w:sz w:val="24"/>
          <w:szCs w:val="24"/>
          <w:lang w:val="en-GB"/>
        </w:rPr>
        <w:t>.</w:t>
      </w:r>
    </w:p>
    <w:p w:rsidR="0060513C" w:rsidRPr="005C128F" w:rsidRDefault="00A90924" w:rsidP="00100EF8">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hAnsi="Times New Roman" w:cs="Times New Roman"/>
          <w:b/>
          <w:color w:val="000000"/>
          <w:sz w:val="24"/>
          <w:szCs w:val="24"/>
          <w:lang w:val="en-US"/>
        </w:rPr>
        <w:t>Kesimpulan</w:t>
      </w:r>
      <w:proofErr w:type="spellEnd"/>
    </w:p>
    <w:p w:rsidR="00100EF8" w:rsidRPr="00100EF8" w:rsidRDefault="00A90924" w:rsidP="00100EF8">
      <w:pPr>
        <w:pStyle w:val="IEEEParagraph"/>
        <w:ind w:firstLine="0"/>
      </w:pPr>
      <w:r>
        <w:rPr>
          <w:lang w:val="en-GB"/>
        </w:rPr>
        <w:tab/>
      </w:r>
      <w:r w:rsidR="00100EF8" w:rsidRPr="00100EF8">
        <w:t>Berdasarkan hasil analisis data diatas dapat disimpulkan bahwa partisipasi pendidikan di Indonesia berdasarkan APS, APK dan APM trennya mengalami peningkatan. Berdasarkan nilai rata-rata Angka Partisipasi Sekolah (APS) menunjukan bahwa partisipasi pendidikan sangat tinggi, yaitu usia 7-12 tahun sebesar 96,92%, usia 13-15 tahun sebesar 84,31%, usia 16-18 tahun sebesar 56,23% dan usia 19-24 tahun sebesar 15,02%. Akantetapi semakin besar usia, tingkat partisipasi pendidikan semakin menurun. Aadapun partisipasi pendidikan berdasarkan nilai rata-rata Angka Partisipasi Kasar(APK) dan nilai rata-rata Angka Partisipasi Murni (APM) cukup tinggi untuk jenjang SMA/MA, sedangkan partisipasi pendidikan jenjang Perguruan Tinggi masih sangat kecil yaitu nilai rata-rata APK 15,03% dan nilai rata-rata APM 11,33%.</w:t>
      </w:r>
    </w:p>
    <w:p w:rsidR="0060513C" w:rsidRPr="00100EF8" w:rsidRDefault="0060513C" w:rsidP="007A586B">
      <w:pPr>
        <w:spacing w:after="0" w:line="276" w:lineRule="auto"/>
        <w:ind w:right="-5"/>
        <w:jc w:val="both"/>
        <w:rPr>
          <w:rFonts w:ascii="Times New Roman" w:hAnsi="Times New Roman" w:cs="Times New Roman"/>
          <w:sz w:val="24"/>
          <w:szCs w:val="24"/>
        </w:rPr>
      </w:pPr>
    </w:p>
    <w:p w:rsidR="00887F9A" w:rsidRPr="00A90924" w:rsidRDefault="00A90924" w:rsidP="00100EF8">
      <w:pPr>
        <w:pStyle w:val="NormalWeb"/>
        <w:shd w:val="clear" w:color="auto" w:fill="FFFFFF"/>
        <w:tabs>
          <w:tab w:val="left" w:pos="2250"/>
        </w:tabs>
        <w:spacing w:before="0" w:beforeAutospacing="0" w:after="0" w:afterAutospacing="0"/>
        <w:rPr>
          <w:lang w:val="en-GB"/>
        </w:rPr>
      </w:pPr>
      <w:r>
        <w:rPr>
          <w:b/>
          <w:lang w:val="en-GB"/>
        </w:rPr>
        <w:t>Saran</w:t>
      </w:r>
    </w:p>
    <w:p w:rsidR="00100EF8" w:rsidRPr="00100EF8" w:rsidRDefault="00A90924" w:rsidP="00100EF8">
      <w:pPr>
        <w:pStyle w:val="IEEEParagraph"/>
        <w:ind w:firstLine="0"/>
      </w:pPr>
      <w:r>
        <w:rPr>
          <w:lang w:val="en-GB"/>
        </w:rPr>
        <w:tab/>
      </w:r>
      <w:r w:rsidR="00100EF8" w:rsidRPr="00100EF8">
        <w:t xml:space="preserve">Ada beberapa solusi yang diajukan untuk meningkatkan partisipasi pendidikan: </w:t>
      </w:r>
      <w:r w:rsidR="00100EF8" w:rsidRPr="00100EF8">
        <w:rPr>
          <w:i/>
        </w:rPr>
        <w:t>Pertama</w:t>
      </w:r>
      <w:r w:rsidR="00100EF8" w:rsidRPr="00100EF8">
        <w:t xml:space="preserve">, melakukan pendataan anak putus sekolah sampai ditingkat desa/kampung melalui sekolah-sekolah bekerjasama dengan RT/RW agar data yang diperoleh akurat. </w:t>
      </w:r>
      <w:r w:rsidR="00100EF8" w:rsidRPr="00100EF8">
        <w:rPr>
          <w:i/>
        </w:rPr>
        <w:t>Kedua</w:t>
      </w:r>
      <w:r w:rsidR="00100EF8" w:rsidRPr="00100EF8">
        <w:t xml:space="preserve">, </w:t>
      </w:r>
      <w:r w:rsidR="00100EF8" w:rsidRPr="00100EF8">
        <w:rPr>
          <w:lang w:val="en-GB"/>
        </w:rPr>
        <w:t>s</w:t>
      </w:r>
      <w:r w:rsidR="00100EF8" w:rsidRPr="00100EF8">
        <w:t xml:space="preserve">osialisasi pentingnya melanjutkan pendidikan sampai ke perguruan tinggi di lingkungan wali murid dan siswa. </w:t>
      </w:r>
      <w:r w:rsidR="00100EF8" w:rsidRPr="00100EF8">
        <w:rPr>
          <w:i/>
        </w:rPr>
        <w:t>Ketiga</w:t>
      </w:r>
      <w:r w:rsidR="00100EF8" w:rsidRPr="00100EF8">
        <w:t xml:space="preserve">, memberikan bantuan pendidikan secara selektif dan obyektif agar tepat sasaran. </w:t>
      </w:r>
      <w:r w:rsidR="00100EF8" w:rsidRPr="00100EF8">
        <w:rPr>
          <w:i/>
        </w:rPr>
        <w:t>Keempat</w:t>
      </w:r>
      <w:r w:rsidR="00100EF8" w:rsidRPr="00100EF8">
        <w:t>, melakukan pengawasan kelembaga-lembaga pendidikan untuk mengantisipasi pungutan liar yang memberatkan masyarakat untuk melanjutkan pendidikan.</w:t>
      </w:r>
    </w:p>
    <w:p w:rsidR="0060513C" w:rsidRPr="00100EF8" w:rsidRDefault="0060513C" w:rsidP="007A586B">
      <w:pPr>
        <w:spacing w:after="0" w:line="276" w:lineRule="auto"/>
        <w:ind w:right="-5"/>
        <w:jc w:val="both"/>
        <w:rPr>
          <w:rFonts w:ascii="Times New Roman" w:hAnsi="Times New Roman" w:cs="Times New Roman"/>
          <w:sz w:val="24"/>
          <w:szCs w:val="24"/>
        </w:rPr>
      </w:pPr>
    </w:p>
    <w:p w:rsidR="00BA03BA" w:rsidRDefault="00A90924" w:rsidP="00100EF8">
      <w:pPr>
        <w:spacing w:after="0" w:line="276" w:lineRule="auto"/>
        <w:ind w:left="709" w:right="-5" w:hanging="709"/>
        <w:jc w:val="both"/>
        <w:rPr>
          <w:rFonts w:ascii="Times New Roman" w:hAnsi="Times New Roman" w:cs="Times New Roman"/>
          <w:sz w:val="24"/>
          <w:szCs w:val="24"/>
          <w:lang w:val="en-US"/>
        </w:rPr>
      </w:pPr>
      <w:proofErr w:type="spellStart"/>
      <w:r>
        <w:rPr>
          <w:rFonts w:ascii="Times New Roman" w:hAnsi="Times New Roman" w:cs="Times New Roman"/>
          <w:b/>
          <w:color w:val="000000"/>
          <w:sz w:val="24"/>
          <w:szCs w:val="24"/>
          <w:lang w:val="en-US"/>
        </w:rPr>
        <w:t>Daftar</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Refrensi</w:t>
      </w:r>
      <w:proofErr w:type="spellEnd"/>
    </w:p>
    <w:p w:rsidR="00100EF8" w:rsidRPr="00A90924" w:rsidRDefault="006128CC"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iCs/>
          <w:sz w:val="24"/>
          <w:szCs w:val="28"/>
          <w:lang w:val="en-GB"/>
        </w:rPr>
        <w:fldChar w:fldCharType="begin" w:fldLock="1"/>
      </w:r>
      <w:r w:rsidR="00100EF8" w:rsidRPr="00A90924">
        <w:rPr>
          <w:rFonts w:asciiTheme="majorBidi" w:hAnsiTheme="majorBidi" w:cstheme="majorBidi"/>
          <w:iCs/>
          <w:sz w:val="24"/>
          <w:szCs w:val="28"/>
          <w:lang w:val="en-GB"/>
        </w:rPr>
        <w:instrText xml:space="preserve">ADDIN Mendeley Bibliography CSL_BIBLIOGRAPHY </w:instrText>
      </w:r>
      <w:r w:rsidRPr="00A90924">
        <w:rPr>
          <w:rFonts w:asciiTheme="majorBidi" w:hAnsiTheme="majorBidi" w:cstheme="majorBidi"/>
          <w:iCs/>
          <w:sz w:val="24"/>
          <w:szCs w:val="28"/>
          <w:lang w:val="en-GB"/>
        </w:rPr>
        <w:fldChar w:fldCharType="separate"/>
      </w:r>
      <w:r w:rsidR="00100EF8" w:rsidRPr="00A90924">
        <w:rPr>
          <w:rFonts w:asciiTheme="majorBidi" w:hAnsiTheme="majorBidi" w:cstheme="majorBidi"/>
          <w:noProof/>
          <w:sz w:val="24"/>
          <w:szCs w:val="32"/>
        </w:rPr>
        <w:t xml:space="preserve">Ahmadi, A., &amp; Ubhiyati, N. (2007). </w:t>
      </w:r>
      <w:r w:rsidR="00100EF8" w:rsidRPr="00A90924">
        <w:rPr>
          <w:rFonts w:asciiTheme="majorBidi" w:hAnsiTheme="majorBidi" w:cstheme="majorBidi"/>
          <w:i/>
          <w:iCs/>
          <w:noProof/>
          <w:sz w:val="24"/>
          <w:szCs w:val="32"/>
        </w:rPr>
        <w:t>Ilmu Pendidikan</w:t>
      </w:r>
      <w:r w:rsidR="00100EF8" w:rsidRPr="00A90924">
        <w:rPr>
          <w:rFonts w:asciiTheme="majorBidi" w:hAnsiTheme="majorBidi" w:cstheme="majorBidi"/>
          <w:noProof/>
          <w:sz w:val="24"/>
          <w:szCs w:val="32"/>
        </w:rPr>
        <w:t>. Jakrta: Rineka Cipt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Ali, M. (2009). </w:t>
      </w:r>
      <w:r w:rsidRPr="00A90924">
        <w:rPr>
          <w:rFonts w:asciiTheme="majorBidi" w:hAnsiTheme="majorBidi" w:cstheme="majorBidi"/>
          <w:i/>
          <w:iCs/>
          <w:noProof/>
          <w:sz w:val="24"/>
          <w:szCs w:val="32"/>
        </w:rPr>
        <w:t>Pendidikan untuk pembangunan nasional: menuju bangsa Indonesia yang mandiri dan berdaya saing tinggi</w:t>
      </w:r>
      <w:r w:rsidRPr="00A90924">
        <w:rPr>
          <w:rFonts w:asciiTheme="majorBidi" w:hAnsiTheme="majorBidi" w:cstheme="majorBidi"/>
          <w:noProof/>
          <w:sz w:val="24"/>
          <w:szCs w:val="32"/>
        </w:rPr>
        <w:t>. Grasindo.</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Anwas, O. M. (2010). Model Posdaya Dalam Penuntasan Wajib Belajar Pendidikan Dasar 9 Tahun. </w:t>
      </w:r>
      <w:r w:rsidRPr="00A90924">
        <w:rPr>
          <w:rFonts w:asciiTheme="majorBidi" w:hAnsiTheme="majorBidi" w:cstheme="majorBidi"/>
          <w:i/>
          <w:iCs/>
          <w:noProof/>
          <w:sz w:val="24"/>
          <w:szCs w:val="32"/>
        </w:rPr>
        <w:t>Jurnal Pendidikan Dan Kebudayaa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6</w:t>
      </w:r>
      <w:r w:rsidRPr="00A90924">
        <w:rPr>
          <w:rFonts w:asciiTheme="majorBidi" w:hAnsiTheme="majorBidi" w:cstheme="majorBidi"/>
          <w:noProof/>
          <w:sz w:val="24"/>
          <w:szCs w:val="32"/>
        </w:rPr>
        <w:t>(2), 206–214. https://doi.org/10.24832/jpnk.v16i2.447</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Arikunto, S. (2002). </w:t>
      </w:r>
      <w:r w:rsidRPr="00A90924">
        <w:rPr>
          <w:rFonts w:asciiTheme="majorBidi" w:hAnsiTheme="majorBidi" w:cstheme="majorBidi"/>
          <w:i/>
          <w:iCs/>
          <w:noProof/>
          <w:sz w:val="24"/>
          <w:szCs w:val="32"/>
        </w:rPr>
        <w:t>Prosedur suatu penelitian: pendekatan praktek. Edisi Revisi Kelima</w:t>
      </w:r>
      <w:r w:rsidRPr="00A90924">
        <w:rPr>
          <w:rFonts w:asciiTheme="majorBidi" w:hAnsiTheme="majorBidi" w:cstheme="majorBidi"/>
          <w:noProof/>
          <w:sz w:val="24"/>
          <w:szCs w:val="32"/>
        </w:rPr>
        <w:t>. Jakarta: Rineka Cipt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Ariyani, S. N. Q. (2018). TREN ANGKA PUTUS SEKOLAH PENDIDIKAN SEKOLAH </w:t>
      </w:r>
      <w:r w:rsidRPr="00A90924">
        <w:rPr>
          <w:rFonts w:asciiTheme="majorBidi" w:hAnsiTheme="majorBidi" w:cstheme="majorBidi"/>
          <w:noProof/>
          <w:sz w:val="24"/>
          <w:szCs w:val="32"/>
        </w:rPr>
        <w:lastRenderedPageBreak/>
        <w:t xml:space="preserve">MENENGAH. </w:t>
      </w:r>
      <w:r w:rsidRPr="00A90924">
        <w:rPr>
          <w:rFonts w:asciiTheme="majorBidi" w:hAnsiTheme="majorBidi" w:cstheme="majorBidi"/>
          <w:i/>
          <w:iCs/>
          <w:noProof/>
          <w:sz w:val="24"/>
          <w:szCs w:val="32"/>
        </w:rPr>
        <w:t>Jurnal Kebijakan Pendidika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7</w:t>
      </w:r>
      <w:r w:rsidRPr="00A90924">
        <w:rPr>
          <w:rFonts w:asciiTheme="majorBidi" w:hAnsiTheme="majorBidi" w:cstheme="majorBidi"/>
          <w:noProof/>
          <w:sz w:val="24"/>
          <w:szCs w:val="32"/>
        </w:rPr>
        <w:t>(4), 440–451. Retrieved from http://journal.student.uny.ac.id/ojs/index.php/sakp/article/view/13142</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Arumsari, T. (2013). Pengaruh Prestasi Belajar Dan Status Sosial Ekonomi Orang Tua Terhadap Minat Siswa Untuk Melanjutkan Studi Ke Perguruan Tinggi. </w:t>
      </w:r>
      <w:r w:rsidRPr="00A90924">
        <w:rPr>
          <w:rFonts w:asciiTheme="majorBidi" w:hAnsiTheme="majorBidi" w:cstheme="majorBidi"/>
          <w:i/>
          <w:iCs/>
          <w:noProof/>
          <w:sz w:val="24"/>
          <w:szCs w:val="32"/>
        </w:rPr>
        <w:t>Oikonomia: Jurnal Pendidikan Ekonomi</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2</w:t>
      </w:r>
      <w:r w:rsidRPr="00A90924">
        <w:rPr>
          <w:rFonts w:asciiTheme="majorBidi" w:hAnsiTheme="majorBidi" w:cstheme="majorBidi"/>
          <w:noProof/>
          <w:sz w:val="24"/>
          <w:szCs w:val="32"/>
        </w:rPr>
        <w:t>(3), 169–174.</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Berlian VA, N. (2011). Faktor-faktor yang Terkait dengan Rendahnya Pencapaian Wajib Belajar Pendidikan Dasar 9 Tahun. </w:t>
      </w:r>
      <w:r w:rsidRPr="00A90924">
        <w:rPr>
          <w:rFonts w:asciiTheme="majorBidi" w:hAnsiTheme="majorBidi" w:cstheme="majorBidi"/>
          <w:i/>
          <w:iCs/>
          <w:noProof/>
          <w:sz w:val="24"/>
          <w:szCs w:val="32"/>
        </w:rPr>
        <w:t>Jurnal Pendidikan Dan Kebudayaa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7</w:t>
      </w:r>
      <w:r w:rsidRPr="00A90924">
        <w:rPr>
          <w:rFonts w:asciiTheme="majorBidi" w:hAnsiTheme="majorBidi" w:cstheme="majorBidi"/>
          <w:noProof/>
          <w:sz w:val="24"/>
          <w:szCs w:val="32"/>
        </w:rPr>
        <w:t>(1), 43–55. https://doi.org/10.24832/jpnk.v17i1.6</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BPS. (2018). </w:t>
      </w:r>
      <w:r w:rsidRPr="00A90924">
        <w:rPr>
          <w:rFonts w:asciiTheme="majorBidi" w:hAnsiTheme="majorBidi" w:cstheme="majorBidi"/>
          <w:i/>
          <w:iCs/>
          <w:noProof/>
          <w:sz w:val="24"/>
          <w:szCs w:val="32"/>
        </w:rPr>
        <w:t>Statistik Kesejahteraan Rakyat Welfare Statistics</w:t>
      </w:r>
      <w:r w:rsidRPr="00A90924">
        <w:rPr>
          <w:rFonts w:asciiTheme="majorBidi" w:hAnsiTheme="majorBidi" w:cstheme="majorBidi"/>
          <w:noProof/>
          <w:sz w:val="24"/>
          <w:szCs w:val="32"/>
        </w:rPr>
        <w:t xml:space="preserve"> (S. S. R. Tangga, Ed.). Jakarta: Badan Pusat Statistik.</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BPS. (2019). Konsep APS, APK dan APM. Retrieved October 20, 2019, from Badan Pusat Statistik website: https://www.bps.go.id/subject/28/pendidikan.html#subjekViewTab1</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Buwono, H. S. (2011). Suatu Pendekatan Sosialisasi Dan Advokasi Penuntasan Wajib Belajar 9 Tahun Di Kabupaten Kubu Raya. </w:t>
      </w:r>
      <w:r w:rsidRPr="00A90924">
        <w:rPr>
          <w:rFonts w:asciiTheme="majorBidi" w:hAnsiTheme="majorBidi" w:cstheme="majorBidi"/>
          <w:i/>
          <w:iCs/>
          <w:noProof/>
          <w:sz w:val="24"/>
          <w:szCs w:val="32"/>
        </w:rPr>
        <w:t>Jurnal Pendidikan Sosiologi Dan Humaniora</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2</w:t>
      </w:r>
      <w:r w:rsidRPr="00A90924">
        <w:rPr>
          <w:rFonts w:asciiTheme="majorBidi" w:hAnsiTheme="majorBidi" w:cstheme="majorBidi"/>
          <w:noProof/>
          <w:sz w:val="24"/>
          <w:szCs w:val="32"/>
        </w:rPr>
        <w:t>(2), 208–218. Retrieved from http://jurnal.untan.ac.id/index.php/JPSH/article/view/391</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Chummings, W. K. (2014). </w:t>
      </w:r>
      <w:r w:rsidRPr="00A90924">
        <w:rPr>
          <w:rFonts w:asciiTheme="majorBidi" w:hAnsiTheme="majorBidi" w:cstheme="majorBidi"/>
          <w:i/>
          <w:iCs/>
          <w:noProof/>
          <w:sz w:val="24"/>
          <w:szCs w:val="32"/>
        </w:rPr>
        <w:t>Education and equality in Japan</w:t>
      </w:r>
      <w:r w:rsidRPr="00A90924">
        <w:rPr>
          <w:rFonts w:asciiTheme="majorBidi" w:hAnsiTheme="majorBidi" w:cstheme="majorBidi"/>
          <w:noProof/>
          <w:sz w:val="24"/>
          <w:szCs w:val="32"/>
        </w:rPr>
        <w:t>. New Jersey: Princeton University Press.</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Darmawan, I. (2017). Pengaruh Status Sosial Ekonomi Dan Lingkungan Teman Sebaya Terhadap Minat Melanjutkan Studi Ke Perguruan Tinggi Pada Siswa. </w:t>
      </w:r>
      <w:r w:rsidRPr="00A90924">
        <w:rPr>
          <w:rFonts w:asciiTheme="majorBidi" w:hAnsiTheme="majorBidi" w:cstheme="majorBidi"/>
          <w:i/>
          <w:iCs/>
          <w:noProof/>
          <w:sz w:val="24"/>
          <w:szCs w:val="32"/>
        </w:rPr>
        <w:t>Jurnal Pendidikan Dan Ekonomi</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6</w:t>
      </w:r>
      <w:r w:rsidRPr="00A90924">
        <w:rPr>
          <w:rFonts w:asciiTheme="majorBidi" w:hAnsiTheme="majorBidi" w:cstheme="majorBidi"/>
          <w:noProof/>
          <w:sz w:val="24"/>
          <w:szCs w:val="32"/>
        </w:rPr>
        <w:t>(2), 156–165. Retrieved from http://journal.student.uny.ac.id/ojs/ojs/index.php/ekonomi/article/view/6090/5816</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David, M. E. (2004). Equality and Equity in Higher Education: Learning to Develop New Paradigms from the US Experience? </w:t>
      </w:r>
      <w:r w:rsidRPr="00A90924">
        <w:rPr>
          <w:rFonts w:asciiTheme="majorBidi" w:hAnsiTheme="majorBidi" w:cstheme="majorBidi"/>
          <w:i/>
          <w:iCs/>
          <w:noProof/>
          <w:sz w:val="24"/>
          <w:szCs w:val="32"/>
        </w:rPr>
        <w:t>European Educational Research Journal</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3</w:t>
      </w:r>
      <w:r w:rsidRPr="00A90924">
        <w:rPr>
          <w:rFonts w:asciiTheme="majorBidi" w:hAnsiTheme="majorBidi" w:cstheme="majorBidi"/>
          <w:noProof/>
          <w:sz w:val="24"/>
          <w:szCs w:val="32"/>
        </w:rPr>
        <w:t>(4), 813–819. https://doi.org/10.2304/eerj.2004.3.4.8</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Depdiknas. (2010). </w:t>
      </w:r>
      <w:r w:rsidRPr="00A90924">
        <w:rPr>
          <w:rFonts w:asciiTheme="majorBidi" w:hAnsiTheme="majorBidi" w:cstheme="majorBidi"/>
          <w:i/>
          <w:iCs/>
          <w:noProof/>
          <w:sz w:val="24"/>
          <w:szCs w:val="32"/>
        </w:rPr>
        <w:t>Peraturan Pemerintah Republik Indonesia Nomor 47 Tahun 2008 Tentang Wajib Belajar 9 Tahun</w:t>
      </w:r>
      <w:r w:rsidRPr="00A90924">
        <w:rPr>
          <w:rFonts w:asciiTheme="majorBidi" w:hAnsiTheme="majorBidi" w:cstheme="majorBidi"/>
          <w:noProof/>
          <w:sz w:val="24"/>
          <w:szCs w:val="32"/>
        </w:rPr>
        <w:t>. Jakarta: Departemen Pendidikan Nasional.</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Dewi, N. A. K., Zukhri, A., &amp; Dunia, I. K. (2014). Analisis Faktor-Faktor Penyebab Anak Putus Sekolah 2012 / 2013. </w:t>
      </w:r>
      <w:r w:rsidRPr="00A90924">
        <w:rPr>
          <w:rFonts w:asciiTheme="majorBidi" w:hAnsiTheme="majorBidi" w:cstheme="majorBidi"/>
          <w:i/>
          <w:iCs/>
          <w:noProof/>
          <w:sz w:val="24"/>
          <w:szCs w:val="32"/>
        </w:rPr>
        <w:t>Jurnal Juruan Pendidikan Ekonomi</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4</w:t>
      </w:r>
      <w:r w:rsidRPr="00A90924">
        <w:rPr>
          <w:rFonts w:asciiTheme="majorBidi" w:hAnsiTheme="majorBidi" w:cstheme="majorBidi"/>
          <w:noProof/>
          <w:sz w:val="24"/>
          <w:szCs w:val="32"/>
        </w:rPr>
        <w:t>(1), 1–12. Retrieved from https://ejournal.undiksha.ac.id/index.php/JJPE/article/view/1898</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Fitriani, K. (2014). Pengaruh Motivasi, Prestasi Belajar, Status Sosial Ekonomi Orang Tua Dan Lingkungan Sekolah Terhadap Minat Melanjutkan Pendidikan Ke Perguruan Tinggi Pada Siswa Kelas Xii Akuntansi Smk Negeri 1 Kendal. </w:t>
      </w:r>
      <w:r w:rsidRPr="00A90924">
        <w:rPr>
          <w:rFonts w:asciiTheme="majorBidi" w:hAnsiTheme="majorBidi" w:cstheme="majorBidi"/>
          <w:i/>
          <w:iCs/>
          <w:noProof/>
          <w:sz w:val="24"/>
          <w:szCs w:val="32"/>
        </w:rPr>
        <w:t>Economic Education Analysis Journal</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3</w:t>
      </w:r>
      <w:r w:rsidRPr="00A90924">
        <w:rPr>
          <w:rFonts w:asciiTheme="majorBidi" w:hAnsiTheme="majorBidi" w:cstheme="majorBidi"/>
          <w:noProof/>
          <w:sz w:val="24"/>
          <w:szCs w:val="32"/>
        </w:rPr>
        <w:t>(1), 152–159. Retrieved from http://journal.unnes.ac.id/sju/index.php/eeaj</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Hakim, L. (2016). Pemerataan akses pendidikan bagi rakyat sesuai dengan amanat Undang-Undang Nomor 20 Tahun 2003 tentang Sistem Pendidikan Nasional. </w:t>
      </w:r>
      <w:r w:rsidRPr="00A90924">
        <w:rPr>
          <w:rFonts w:asciiTheme="majorBidi" w:hAnsiTheme="majorBidi" w:cstheme="majorBidi"/>
          <w:i/>
          <w:iCs/>
          <w:noProof/>
          <w:sz w:val="24"/>
          <w:szCs w:val="32"/>
        </w:rPr>
        <w:t>EduTech: Jurnal Ilmu Pendidikan Dan Ilmu Sosial</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2</w:t>
      </w:r>
      <w:r w:rsidRPr="00A90924">
        <w:rPr>
          <w:rFonts w:asciiTheme="majorBidi" w:hAnsiTheme="majorBidi" w:cstheme="majorBidi"/>
          <w:noProof/>
          <w:sz w:val="24"/>
          <w:szCs w:val="32"/>
        </w:rPr>
        <w:t xml:space="preserve">(1), 53–64. Retrieved from </w:t>
      </w:r>
      <w:r w:rsidRPr="00A90924">
        <w:rPr>
          <w:rFonts w:asciiTheme="majorBidi" w:hAnsiTheme="majorBidi" w:cstheme="majorBidi"/>
          <w:noProof/>
          <w:sz w:val="24"/>
          <w:szCs w:val="32"/>
        </w:rPr>
        <w:lastRenderedPageBreak/>
        <w:t>http://jurnal.umsu.ac.id/index.php/edutech/article/view/575</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Idrus, M. (2012). Mutu Pendidikan Dan Pemerataan Pendidikan Di Daerah/Quality of Education and Regional Educational Equity. </w:t>
      </w:r>
      <w:r w:rsidRPr="00A90924">
        <w:rPr>
          <w:rFonts w:asciiTheme="majorBidi" w:hAnsiTheme="majorBidi" w:cstheme="majorBidi"/>
          <w:i/>
          <w:iCs/>
          <w:noProof/>
          <w:sz w:val="24"/>
          <w:szCs w:val="32"/>
        </w:rPr>
        <w:t>PSIKOPEDAGOGIA Jurnal Bimbingan Dan Konseling</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w:t>
      </w:r>
      <w:r w:rsidRPr="00A90924">
        <w:rPr>
          <w:rFonts w:asciiTheme="majorBidi" w:hAnsiTheme="majorBidi" w:cstheme="majorBidi"/>
          <w:noProof/>
          <w:sz w:val="24"/>
          <w:szCs w:val="32"/>
        </w:rPr>
        <w:t>(2), 1–10. https://doi.org/10.12928/psikopedagogia.v1i2.4603</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Istiqomah, A., Sukidin, &amp; Suharso, P. (2018). </w:t>
      </w:r>
      <w:r w:rsidRPr="00A90924">
        <w:rPr>
          <w:rFonts w:asciiTheme="majorBidi" w:hAnsiTheme="majorBidi" w:cstheme="majorBidi"/>
          <w:i/>
          <w:iCs/>
          <w:noProof/>
          <w:sz w:val="24"/>
          <w:szCs w:val="32"/>
        </w:rPr>
        <w:t>ANALISIS PARTISISPASI PENDIDIKAN PADA MASYARAKAT MISKIN DUSUN GUMUK LIMO DESA NOGOSARI KECAMATAN RAMBIPUJI KABUPATEN JEMBER</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2</w:t>
      </w:r>
      <w:r w:rsidRPr="00A90924">
        <w:rPr>
          <w:rFonts w:asciiTheme="majorBidi" w:hAnsiTheme="majorBidi" w:cstheme="majorBidi"/>
          <w:noProof/>
          <w:sz w:val="24"/>
          <w:szCs w:val="32"/>
        </w:rPr>
        <w:t>(2), 227–235. https://doi.org/10.19184/jpe.v12i2.8553</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Kemendikbud. (2017). APK-APM.</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Lynch, K., &amp; Baker, J. (2005). Equality in education:An equality of condition perspective. </w:t>
      </w:r>
      <w:r w:rsidRPr="00A90924">
        <w:rPr>
          <w:rFonts w:asciiTheme="majorBidi" w:hAnsiTheme="majorBidi" w:cstheme="majorBidi"/>
          <w:i/>
          <w:iCs/>
          <w:noProof/>
          <w:sz w:val="24"/>
          <w:szCs w:val="32"/>
        </w:rPr>
        <w:t>Theory and Research in Educatio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3</w:t>
      </w:r>
      <w:r w:rsidRPr="00A90924">
        <w:rPr>
          <w:rFonts w:asciiTheme="majorBidi" w:hAnsiTheme="majorBidi" w:cstheme="majorBidi"/>
          <w:noProof/>
          <w:sz w:val="24"/>
          <w:szCs w:val="32"/>
        </w:rPr>
        <w:t>(2), 131–164. https://doi.org/10.1177/1477878505053298</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Malik, H. K., &amp; Sumarno, S. (2016). Kepedulian orang tua terhadap pendidikan anak untuk menyelesaikan program wajar 9 tahun. </w:t>
      </w:r>
      <w:r w:rsidRPr="00A90924">
        <w:rPr>
          <w:rFonts w:asciiTheme="majorBidi" w:hAnsiTheme="majorBidi" w:cstheme="majorBidi"/>
          <w:i/>
          <w:iCs/>
          <w:noProof/>
          <w:sz w:val="24"/>
          <w:szCs w:val="32"/>
        </w:rPr>
        <w:t>Jurnal Pendidikan Dan Pemberdayaan Masyarakat</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3</w:t>
      </w:r>
      <w:r w:rsidRPr="00A90924">
        <w:rPr>
          <w:rFonts w:asciiTheme="majorBidi" w:hAnsiTheme="majorBidi" w:cstheme="majorBidi"/>
          <w:noProof/>
          <w:sz w:val="24"/>
          <w:szCs w:val="32"/>
        </w:rPr>
        <w:t>(1), 38–47. https://doi.org/10.21831/jppm.v3i1.8061</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Mua, V. B., Manginsela, E. P., &amp; Baroleh, J. . (2017). Faktor-Faktor Penyebab Putus Sekolah Dari Anak Petani Dan Non-Petani Di Desa Sea Dan Desa Warembungan Kecamatan Pineleng Kabupaten Minahasa. </w:t>
      </w:r>
      <w:r w:rsidRPr="00A90924">
        <w:rPr>
          <w:rFonts w:asciiTheme="majorBidi" w:hAnsiTheme="majorBidi" w:cstheme="majorBidi"/>
          <w:i/>
          <w:iCs/>
          <w:noProof/>
          <w:sz w:val="24"/>
          <w:szCs w:val="32"/>
        </w:rPr>
        <w:t>Agri-Sosioekonomi</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3</w:t>
      </w:r>
      <w:r w:rsidRPr="00A90924">
        <w:rPr>
          <w:rFonts w:asciiTheme="majorBidi" w:hAnsiTheme="majorBidi" w:cstheme="majorBidi"/>
          <w:noProof/>
          <w:sz w:val="24"/>
          <w:szCs w:val="32"/>
        </w:rPr>
        <w:t>(3A), 313–322. https://doi.org/10.35791/agrsosek.13.3a.2017.18401</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Nadziroh, Chairiyah, &amp; Pratomo, W. (2018). Hak Warga Negara Dalam Memperoleh Pendidikan. </w:t>
      </w:r>
      <w:r w:rsidRPr="00A90924">
        <w:rPr>
          <w:rFonts w:asciiTheme="majorBidi" w:hAnsiTheme="majorBidi" w:cstheme="majorBidi"/>
          <w:i/>
          <w:iCs/>
          <w:noProof/>
          <w:sz w:val="24"/>
          <w:szCs w:val="32"/>
        </w:rPr>
        <w:t>Trihayu: Jurnal Pendidikan Ke-SD-A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4</w:t>
      </w:r>
      <w:r w:rsidRPr="00A90924">
        <w:rPr>
          <w:rFonts w:asciiTheme="majorBidi" w:hAnsiTheme="majorBidi" w:cstheme="majorBidi"/>
          <w:noProof/>
          <w:sz w:val="24"/>
          <w:szCs w:val="32"/>
        </w:rPr>
        <w:t>(3), 400–405. Retrieved from http://jurnal.ustjogja.ac.id/index.php/trihayu/article/view/2602</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Natasha, H. (2013). Ketidaksetaraan Gender Bidang Pendidikan: Faktor Penyebab, Dampak, Dan Solusi. </w:t>
      </w:r>
      <w:r w:rsidRPr="00A90924">
        <w:rPr>
          <w:rFonts w:asciiTheme="majorBidi" w:hAnsiTheme="majorBidi" w:cstheme="majorBidi"/>
          <w:i/>
          <w:iCs/>
          <w:noProof/>
          <w:sz w:val="24"/>
          <w:szCs w:val="32"/>
        </w:rPr>
        <w:t>Marwah: Jurnal Perempuan, Agama Dan Jender</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2</w:t>
      </w:r>
      <w:r w:rsidRPr="00A90924">
        <w:rPr>
          <w:rFonts w:asciiTheme="majorBidi" w:hAnsiTheme="majorBidi" w:cstheme="majorBidi"/>
          <w:noProof/>
          <w:sz w:val="24"/>
          <w:szCs w:val="32"/>
        </w:rPr>
        <w:t>(1), 53–54. https://doi.org/10.24014/marwah.v12i1.513</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Nugraheny, D. E. (2019). Mendikbud: Angka Buta Aksara di Enam Provinsi Masih Tinggi. Retrieved October 20, 2019, from Republika Online website: https://www.republika.co.id/berita/pendidikan/eduaction/pxftye409/mendikbud-angka-buta-aksara-di-enam-provinsi-masih-tinggi</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Prastiwi, D. (2019). Mendikbud Akui Wajib Belajar 12 Tahun Belum Maksimal. Retrieved October 23, 2019, from Merdeka website: https://www.merdeka.com/peristiwa/mendikbud-akui-wajib-belajar-12-tahun-belum-maksimal.html</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Punaji, S. (2010). </w:t>
      </w:r>
      <w:r w:rsidRPr="00A90924">
        <w:rPr>
          <w:rFonts w:asciiTheme="majorBidi" w:hAnsiTheme="majorBidi" w:cstheme="majorBidi"/>
          <w:i/>
          <w:iCs/>
          <w:noProof/>
          <w:sz w:val="24"/>
          <w:szCs w:val="32"/>
        </w:rPr>
        <w:t>Metode penelitian pendidikan dan pengembangan</w:t>
      </w:r>
      <w:r w:rsidRPr="00A90924">
        <w:rPr>
          <w:rFonts w:asciiTheme="majorBidi" w:hAnsiTheme="majorBidi" w:cstheme="majorBidi"/>
          <w:noProof/>
          <w:sz w:val="24"/>
          <w:szCs w:val="32"/>
        </w:rPr>
        <w:t>. Jakarta: Kencan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Purwanto, N. A. (2006). Kontribusi Pendidikan Bagi Pembangunan Ekonomi Negara. </w:t>
      </w:r>
      <w:r w:rsidRPr="00A90924">
        <w:rPr>
          <w:rFonts w:asciiTheme="majorBidi" w:hAnsiTheme="majorBidi" w:cstheme="majorBidi"/>
          <w:i/>
          <w:iCs/>
          <w:noProof/>
          <w:sz w:val="24"/>
          <w:szCs w:val="32"/>
        </w:rPr>
        <w:t>Jurnal Manajemen Pendidika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2</w:t>
      </w:r>
      <w:r w:rsidRPr="00A90924">
        <w:rPr>
          <w:rFonts w:asciiTheme="majorBidi" w:hAnsiTheme="majorBidi" w:cstheme="majorBidi"/>
          <w:noProof/>
          <w:sz w:val="24"/>
          <w:szCs w:val="32"/>
        </w:rPr>
        <w:t>(2), 1–7. Retrieved from http://garuda.ristekdikti.go.id/journal/view/455?&amp;items=10&amp;page=8</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lastRenderedPageBreak/>
        <w:t>Rahayu, C. M. (2017). JPPI: Wajib Belajar 12 Tahun Masih Sebatas Retrorika. Retrieved October 21, 2019, from https://news.detik.com/berita/d-3460243/jppi-wajib-belajar-12-tahun-masih-sebatas-retrorik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Reay, D. (2018). Miseducation: inequality, education and the working classes. </w:t>
      </w:r>
      <w:r w:rsidRPr="00A90924">
        <w:rPr>
          <w:rFonts w:asciiTheme="majorBidi" w:hAnsiTheme="majorBidi" w:cstheme="majorBidi"/>
          <w:i/>
          <w:iCs/>
          <w:noProof/>
          <w:sz w:val="24"/>
          <w:szCs w:val="32"/>
        </w:rPr>
        <w:t>International Studies in Sociology of Educatio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27</w:t>
      </w:r>
      <w:r w:rsidRPr="00A90924">
        <w:rPr>
          <w:rFonts w:asciiTheme="majorBidi" w:hAnsiTheme="majorBidi" w:cstheme="majorBidi"/>
          <w:noProof/>
          <w:sz w:val="24"/>
          <w:szCs w:val="32"/>
        </w:rPr>
        <w:t>(4), 453–456. https://doi.org/10.1080/09620214.2018.1531229</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Rini, E. S. (2012). </w:t>
      </w:r>
      <w:r w:rsidRPr="00A90924">
        <w:rPr>
          <w:rFonts w:asciiTheme="majorBidi" w:hAnsiTheme="majorBidi" w:cstheme="majorBidi"/>
          <w:i/>
          <w:iCs/>
          <w:noProof/>
          <w:sz w:val="24"/>
          <w:szCs w:val="32"/>
        </w:rPr>
        <w:t>HUBUNGAN TINGKAT PENDIDIKAN ORANG TUA DAN PRESTASI BELAJAR SISWA DENGAN MINAT SISWA MELANJUTKAN STUDI KE PERGURUAN TINGGI PADA SISWA KELAS XI SMA NEGERI 1 KALASAN TAHUN AJARAN 2011/2012</w:t>
      </w:r>
      <w:r w:rsidRPr="00A90924">
        <w:rPr>
          <w:rFonts w:asciiTheme="majorBidi" w:hAnsiTheme="majorBidi" w:cstheme="majorBidi"/>
          <w:noProof/>
          <w:sz w:val="24"/>
          <w:szCs w:val="32"/>
        </w:rPr>
        <w:t>. Universitas Negeri Yogyakart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Sahwiyadi. (2018). Pendidikan anak perspektif munif chatib dan relevansinya dengan pendidikan anak dalam islam. </w:t>
      </w:r>
      <w:r w:rsidRPr="00A90924">
        <w:rPr>
          <w:rFonts w:asciiTheme="majorBidi" w:hAnsiTheme="majorBidi" w:cstheme="majorBidi"/>
          <w:i/>
          <w:iCs/>
          <w:noProof/>
          <w:sz w:val="24"/>
          <w:szCs w:val="32"/>
        </w:rPr>
        <w:t>Realita Jurnal Penelitian Dan Kebudayaan Islam</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6</w:t>
      </w:r>
      <w:r w:rsidRPr="00A90924">
        <w:rPr>
          <w:rFonts w:asciiTheme="majorBidi" w:hAnsiTheme="majorBidi" w:cstheme="majorBidi"/>
          <w:noProof/>
          <w:sz w:val="24"/>
          <w:szCs w:val="32"/>
        </w:rPr>
        <w:t>(2), 141–155. Retrieved from https://jurnal.iainkediri.ac.id/index.php/realita/article/view/1036</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Schutz, G., Ursprung, H. W., &amp; Woessmann, L. (2008). Education policy and equality of opportunity. </w:t>
      </w:r>
      <w:r w:rsidRPr="00A90924">
        <w:rPr>
          <w:rFonts w:asciiTheme="majorBidi" w:hAnsiTheme="majorBidi" w:cstheme="majorBidi"/>
          <w:i/>
          <w:iCs/>
          <w:noProof/>
          <w:sz w:val="24"/>
          <w:szCs w:val="32"/>
        </w:rPr>
        <w:t>Kyklos</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61</w:t>
      </w:r>
      <w:r w:rsidRPr="00A90924">
        <w:rPr>
          <w:rFonts w:asciiTheme="majorBidi" w:hAnsiTheme="majorBidi" w:cstheme="majorBidi"/>
          <w:noProof/>
          <w:sz w:val="24"/>
          <w:szCs w:val="32"/>
        </w:rPr>
        <w:t>(2), 279–308. https://doi.org/10.1111/j.1467-6435.2008.00402.x</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Shemi, H. (2019). Angka Putus Sekolah di Indonesia yang Mengkhawatirkan. Retrieved October 20, 2019, from idntimes website: https://www.idntimes.com/news/indonesia/helmi/angka-putus-sekolah-di-indonesia-yang-mengkhawatirkan/full</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Suciningrum, N. P., &amp; Rahayu, E. S. (2015). Pengaruh Status Sosial Ekonomi Orang Tua Dan Motivasi Belajar Tehadap Minat Melanjutkan Studi Ke Perguruan Tinggi Pada Kelas Xi Di Sma Pusaka 1 Jakarta. </w:t>
      </w:r>
      <w:r w:rsidRPr="00A90924">
        <w:rPr>
          <w:rFonts w:asciiTheme="majorBidi" w:hAnsiTheme="majorBidi" w:cstheme="majorBidi"/>
          <w:i/>
          <w:iCs/>
          <w:noProof/>
          <w:sz w:val="24"/>
          <w:szCs w:val="32"/>
        </w:rPr>
        <w:t>Jurnal Pendidikan Ekonomi Dan Bisnis (JPEB)</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3</w:t>
      </w:r>
      <w:r w:rsidRPr="00A90924">
        <w:rPr>
          <w:rFonts w:asciiTheme="majorBidi" w:hAnsiTheme="majorBidi" w:cstheme="majorBidi"/>
          <w:noProof/>
          <w:sz w:val="24"/>
          <w:szCs w:val="32"/>
        </w:rPr>
        <w:t>(1), 1–21. https://doi.org/10.21009/jpeb.003.1.1</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Sukmadinata, N. S. (2012). </w:t>
      </w:r>
      <w:r w:rsidRPr="00A90924">
        <w:rPr>
          <w:rFonts w:asciiTheme="majorBidi" w:hAnsiTheme="majorBidi" w:cstheme="majorBidi"/>
          <w:i/>
          <w:iCs/>
          <w:noProof/>
          <w:sz w:val="24"/>
          <w:szCs w:val="32"/>
        </w:rPr>
        <w:t>Metode Penelitian Pendidikan</w:t>
      </w:r>
      <w:r w:rsidRPr="00A90924">
        <w:rPr>
          <w:rFonts w:asciiTheme="majorBidi" w:hAnsiTheme="majorBidi" w:cstheme="majorBidi"/>
          <w:noProof/>
          <w:sz w:val="24"/>
          <w:szCs w:val="32"/>
        </w:rPr>
        <w:t>. Bandung: PT Remaja Rosdakary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Tchamyou, V. S. (2018). Education, lifelong learning, inequality and financial access: Evidence from African countries. </w:t>
      </w:r>
      <w:r w:rsidRPr="00A90924">
        <w:rPr>
          <w:rFonts w:asciiTheme="majorBidi" w:hAnsiTheme="majorBidi" w:cstheme="majorBidi"/>
          <w:i/>
          <w:iCs/>
          <w:noProof/>
          <w:sz w:val="24"/>
          <w:szCs w:val="32"/>
        </w:rPr>
        <w:t>Contemporary Social Science Journal of the Academy of Social Sciences</w:t>
      </w:r>
      <w:r w:rsidRPr="00A90924">
        <w:rPr>
          <w:rFonts w:asciiTheme="majorBidi" w:hAnsiTheme="majorBidi" w:cstheme="majorBidi"/>
          <w:noProof/>
          <w:sz w:val="24"/>
          <w:szCs w:val="32"/>
        </w:rPr>
        <w:t>, 1–9. https://doi.org/10.1080/21582041.2018.1433314</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Tilaar, H. (2002). </w:t>
      </w:r>
      <w:r w:rsidRPr="00A90924">
        <w:rPr>
          <w:rFonts w:asciiTheme="majorBidi" w:hAnsiTheme="majorBidi" w:cstheme="majorBidi"/>
          <w:i/>
          <w:iCs/>
          <w:noProof/>
          <w:sz w:val="24"/>
          <w:szCs w:val="32"/>
        </w:rPr>
        <w:t>Perubahan Sosial dan Pendidikan</w:t>
      </w:r>
      <w:r w:rsidRPr="00A90924">
        <w:rPr>
          <w:rFonts w:asciiTheme="majorBidi" w:hAnsiTheme="majorBidi" w:cstheme="majorBidi"/>
          <w:noProof/>
          <w:sz w:val="24"/>
          <w:szCs w:val="32"/>
        </w:rPr>
        <w:t>. Jakarta: Grasindo.</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Ulfatin, N., Mukhadis, A., &amp; Imron, A. (2010). Profil Wajib Belajar 9 Tahun dan Alternatif Penuntasannya. </w:t>
      </w:r>
      <w:r w:rsidRPr="00A90924">
        <w:rPr>
          <w:rFonts w:asciiTheme="majorBidi" w:hAnsiTheme="majorBidi" w:cstheme="majorBidi"/>
          <w:i/>
          <w:iCs/>
          <w:noProof/>
          <w:sz w:val="24"/>
          <w:szCs w:val="32"/>
        </w:rPr>
        <w:t>Jurnal Ilmu Pendidikan</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7</w:t>
      </w:r>
      <w:r w:rsidRPr="00A90924">
        <w:rPr>
          <w:rFonts w:asciiTheme="majorBidi" w:hAnsiTheme="majorBidi" w:cstheme="majorBidi"/>
          <w:noProof/>
          <w:sz w:val="24"/>
          <w:szCs w:val="32"/>
        </w:rPr>
        <w:t>(1), 36–45. Retrieved from http://journal.um.ac.id/index.php/jip/article/view/2618</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UNDP. (2017). Human Development Data (1990-2017). Retrieved October 20, 2019, from Human Development Reports website: http://hdr.undp.org/en/data</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Wassahua, S. (2016). Analisis Faktor - Faktor Penyebab Anak Putus Sekolah Di Kampung Wara Negeri Hative Kecil Kota Ambon. </w:t>
      </w:r>
      <w:r w:rsidRPr="00A90924">
        <w:rPr>
          <w:rFonts w:asciiTheme="majorBidi" w:hAnsiTheme="majorBidi" w:cstheme="majorBidi"/>
          <w:i/>
          <w:iCs/>
          <w:noProof/>
          <w:sz w:val="24"/>
          <w:szCs w:val="32"/>
        </w:rPr>
        <w:t>Al - Iltizam</w:t>
      </w:r>
      <w:r w:rsidRPr="00A90924">
        <w:rPr>
          <w:rFonts w:asciiTheme="majorBidi" w:hAnsiTheme="majorBidi" w:cstheme="majorBidi"/>
          <w:noProof/>
          <w:sz w:val="24"/>
          <w:szCs w:val="32"/>
        </w:rPr>
        <w:t xml:space="preserve">, </w:t>
      </w:r>
      <w:r w:rsidRPr="00A90924">
        <w:rPr>
          <w:rFonts w:asciiTheme="majorBidi" w:hAnsiTheme="majorBidi" w:cstheme="majorBidi"/>
          <w:i/>
          <w:iCs/>
          <w:noProof/>
          <w:sz w:val="24"/>
          <w:szCs w:val="32"/>
        </w:rPr>
        <w:t>1</w:t>
      </w:r>
      <w:r w:rsidRPr="00A90924">
        <w:rPr>
          <w:rFonts w:asciiTheme="majorBidi" w:hAnsiTheme="majorBidi" w:cstheme="majorBidi"/>
          <w:noProof/>
          <w:sz w:val="24"/>
          <w:szCs w:val="32"/>
        </w:rPr>
        <w:t xml:space="preserve">(2), 93–113. Retrieved from </w:t>
      </w:r>
      <w:r w:rsidRPr="00A90924">
        <w:rPr>
          <w:rFonts w:asciiTheme="majorBidi" w:hAnsiTheme="majorBidi" w:cstheme="majorBidi"/>
          <w:noProof/>
          <w:sz w:val="24"/>
          <w:szCs w:val="32"/>
        </w:rPr>
        <w:lastRenderedPageBreak/>
        <w:t>https://jurnal.iainambon.ac.id/index.php/ALT/article/view/199</w:t>
      </w:r>
    </w:p>
    <w:p w:rsidR="00100EF8" w:rsidRPr="00A90924" w:rsidRDefault="00100EF8" w:rsidP="00100EF8">
      <w:pPr>
        <w:widowControl w:val="0"/>
        <w:autoSpaceDE w:val="0"/>
        <w:autoSpaceDN w:val="0"/>
        <w:adjustRightInd w:val="0"/>
        <w:ind w:left="480" w:hanging="480"/>
        <w:jc w:val="both"/>
        <w:rPr>
          <w:rFonts w:asciiTheme="majorBidi" w:hAnsiTheme="majorBidi" w:cstheme="majorBidi"/>
          <w:noProof/>
          <w:sz w:val="24"/>
          <w:szCs w:val="32"/>
        </w:rPr>
      </w:pPr>
      <w:r w:rsidRPr="00A90924">
        <w:rPr>
          <w:rFonts w:asciiTheme="majorBidi" w:hAnsiTheme="majorBidi" w:cstheme="majorBidi"/>
          <w:noProof/>
          <w:sz w:val="24"/>
          <w:szCs w:val="32"/>
        </w:rPr>
        <w:t xml:space="preserve">Wiratama, H. (2015). </w:t>
      </w:r>
      <w:r w:rsidRPr="00A90924">
        <w:rPr>
          <w:rFonts w:asciiTheme="majorBidi" w:hAnsiTheme="majorBidi" w:cstheme="majorBidi"/>
          <w:i/>
          <w:iCs/>
          <w:noProof/>
          <w:sz w:val="24"/>
          <w:szCs w:val="32"/>
        </w:rPr>
        <w:t>Analisis Persebaran Dan Ketersediaan Sekolah Menengah Di Kota Tanjungbalai Tahun 2014</w:t>
      </w:r>
      <w:r w:rsidRPr="00A90924">
        <w:rPr>
          <w:rFonts w:asciiTheme="majorBidi" w:hAnsiTheme="majorBidi" w:cstheme="majorBidi"/>
          <w:noProof/>
          <w:sz w:val="24"/>
          <w:szCs w:val="32"/>
        </w:rPr>
        <w:t>. Retrieved from http://digilib.unimed.ac.id/22138/</w:t>
      </w:r>
    </w:p>
    <w:p w:rsidR="0053364B" w:rsidRDefault="006128CC" w:rsidP="00100EF8">
      <w:pPr>
        <w:spacing w:after="0" w:line="240" w:lineRule="auto"/>
        <w:ind w:right="-5"/>
        <w:jc w:val="both"/>
        <w:rPr>
          <w:rFonts w:ascii="Times New Roman" w:hAnsi="Times New Roman" w:cs="Times New Roman"/>
          <w:sz w:val="24"/>
          <w:szCs w:val="24"/>
          <w:lang w:val="en-US"/>
        </w:rPr>
      </w:pPr>
      <w:r w:rsidRPr="00A90924">
        <w:rPr>
          <w:rFonts w:asciiTheme="majorBidi" w:hAnsiTheme="majorBidi" w:cstheme="majorBidi"/>
          <w:iCs/>
          <w:sz w:val="24"/>
          <w:szCs w:val="28"/>
          <w:lang w:val="en-GB"/>
        </w:rPr>
        <w:fldChar w:fldCharType="end"/>
      </w:r>
    </w:p>
    <w:p w:rsidR="0053364B" w:rsidRDefault="0053364B" w:rsidP="0083092B">
      <w:pPr>
        <w:spacing w:after="0" w:line="240" w:lineRule="auto"/>
        <w:ind w:right="-5"/>
        <w:jc w:val="both"/>
        <w:rPr>
          <w:rFonts w:ascii="Times New Roman" w:hAnsi="Times New Roman" w:cs="Times New Roman"/>
          <w:sz w:val="24"/>
          <w:szCs w:val="24"/>
          <w:lang w:val="en-US"/>
        </w:rPr>
      </w:pPr>
    </w:p>
    <w:p w:rsidR="00264D84" w:rsidRDefault="00264D84" w:rsidP="0083092B">
      <w:pPr>
        <w:spacing w:after="0" w:line="240" w:lineRule="auto"/>
        <w:ind w:right="-5"/>
        <w:jc w:val="both"/>
        <w:rPr>
          <w:rFonts w:ascii="Times New Roman" w:hAnsi="Times New Roman" w:cs="Times New Roman"/>
          <w:sz w:val="24"/>
          <w:szCs w:val="24"/>
          <w:lang w:val="en-US"/>
        </w:rPr>
      </w:pPr>
    </w:p>
    <w:p w:rsidR="00BA03BA" w:rsidRPr="00716669" w:rsidRDefault="00BA03BA" w:rsidP="00BA03BA">
      <w:pPr>
        <w:spacing w:after="0" w:line="276" w:lineRule="auto"/>
        <w:ind w:left="709" w:right="-5" w:hanging="709"/>
        <w:jc w:val="both"/>
        <w:rPr>
          <w:rFonts w:ascii="Times New Roman" w:hAnsi="Times New Roman" w:cs="Times New Roman"/>
          <w:sz w:val="24"/>
          <w:szCs w:val="24"/>
          <w:lang w:val="en-US"/>
        </w:rPr>
      </w:pPr>
    </w:p>
    <w:sectPr w:rsidR="00BA03BA" w:rsidRPr="00716669" w:rsidSect="00162BEE">
      <w:headerReference w:type="default" r:id="rId11"/>
      <w:footerReference w:type="default" r:id="rId12"/>
      <w:headerReference w:type="first" r:id="rId13"/>
      <w:type w:val="continuous"/>
      <w:pgSz w:w="11906" w:h="16838"/>
      <w:pgMar w:top="831" w:right="1440" w:bottom="1440" w:left="1440" w:header="709" w:footer="709" w:gutter="0"/>
      <w:pgNumType w:start="156"/>
      <w:cols w:space="28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6533" w:rsidRDefault="00626533">
      <w:pPr>
        <w:spacing w:after="0" w:line="240" w:lineRule="auto"/>
      </w:pPr>
      <w:r>
        <w:separator/>
      </w:r>
    </w:p>
  </w:endnote>
  <w:endnote w:type="continuationSeparator" w:id="1">
    <w:p w:rsidR="00626533" w:rsidRDefault="0062653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55" w:rsidRPr="00FC7755" w:rsidRDefault="0021568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sidRPr="00407C7E">
      <w:rPr>
        <w:rFonts w:ascii="Cambria" w:eastAsia="Brush Script Std" w:hAnsi="Cambria" w:cs="Brush Script Std"/>
        <w:b/>
        <w:color w:val="000000"/>
        <w:sz w:val="20"/>
        <w:szCs w:val="20"/>
      </w:rPr>
      <w:t>Jurnal Kependidikan</w:t>
    </w:r>
    <w:r w:rsidRPr="00FC7755">
      <w:rPr>
        <w:rFonts w:ascii="Times New Roman" w:eastAsia="Times New Roman" w:hAnsi="Times New Roman" w:cs="Times New Roman"/>
        <w:i/>
        <w:color w:val="000000"/>
        <w:sz w:val="20"/>
        <w:szCs w:val="20"/>
      </w:rPr>
      <w:t xml:space="preserve"> </w:t>
    </w:r>
    <w:r w:rsidR="00264D84">
      <w:rPr>
        <w:rFonts w:ascii="Times New Roman" w:eastAsia="Times New Roman" w:hAnsi="Times New Roman" w:cs="Times New Roman"/>
        <w:i/>
        <w:color w:val="000000"/>
        <w:sz w:val="20"/>
        <w:szCs w:val="20"/>
        <w:lang w:val="en-US"/>
      </w:rPr>
      <w:t>month year</w:t>
    </w:r>
    <w:r w:rsidR="00264D84">
      <w:rPr>
        <w:rFonts w:ascii="Times New Roman" w:eastAsia="Times New Roman" w:hAnsi="Times New Roman" w:cs="Times New Roman"/>
        <w:i/>
        <w:color w:val="000000"/>
        <w:sz w:val="20"/>
        <w:szCs w:val="20"/>
      </w:rPr>
      <w:t>. Vol</w:t>
    </w:r>
    <w:r w:rsidR="00F37088" w:rsidRPr="00FC7755">
      <w:rPr>
        <w:rFonts w:ascii="Times New Roman" w:eastAsia="Times New Roman" w:hAnsi="Times New Roman" w:cs="Times New Roman"/>
        <w:i/>
        <w:color w:val="000000"/>
        <w:sz w:val="20"/>
        <w:szCs w:val="20"/>
        <w:lang w:val="en-US"/>
      </w:rPr>
      <w:t>,</w:t>
    </w:r>
    <w:r w:rsidRPr="00FC7755">
      <w:rPr>
        <w:rFonts w:ascii="Times New Roman" w:eastAsia="Times New Roman" w:hAnsi="Times New Roman" w:cs="Times New Roman"/>
        <w:i/>
        <w:color w:val="000000"/>
        <w:sz w:val="20"/>
        <w:szCs w:val="20"/>
      </w:rPr>
      <w:t xml:space="preserve"> No.</w:t>
    </w:r>
  </w:p>
  <w:p w:rsidR="009A4BBB" w:rsidRPr="0053364B" w:rsidRDefault="00FC7755">
    <w:pPr>
      <w:pBdr>
        <w:top w:val="nil"/>
        <w:left w:val="nil"/>
        <w:bottom w:val="nil"/>
        <w:right w:val="nil"/>
        <w:between w:val="nil"/>
      </w:pBdr>
      <w:tabs>
        <w:tab w:val="center" w:pos="4680"/>
        <w:tab w:val="right" w:pos="9360"/>
      </w:tabs>
      <w:spacing w:after="0" w:line="240" w:lineRule="auto"/>
      <w:jc w:val="right"/>
      <w:rPr>
        <w:color w:val="000000"/>
        <w:sz w:val="20"/>
        <w:szCs w:val="20"/>
        <w:lang w:val="en-US"/>
      </w:rPr>
    </w:pPr>
    <w:r w:rsidRPr="00FC7755">
      <w:rPr>
        <w:rFonts w:ascii="Times New Roman" w:eastAsia="Times New Roman" w:hAnsi="Times New Roman" w:cs="Times New Roman"/>
        <w:i/>
        <w:color w:val="000000"/>
        <w:sz w:val="20"/>
        <w:szCs w:val="20"/>
        <w:lang w:val="en-US"/>
      </w:rPr>
      <w:t xml:space="preserve">Copyright © </w:t>
    </w:r>
    <w:r w:rsidR="00DE5E1C">
      <w:rPr>
        <w:rFonts w:ascii="Times New Roman" w:eastAsia="Times New Roman" w:hAnsi="Times New Roman" w:cs="Times New Roman"/>
        <w:i/>
        <w:color w:val="000000"/>
        <w:sz w:val="20"/>
        <w:szCs w:val="20"/>
        <w:lang w:val="en-US"/>
      </w:rPr>
      <w:t>JK</w:t>
    </w:r>
    <w:r w:rsidR="00407C7E">
      <w:rPr>
        <w:rFonts w:ascii="Times New Roman" w:eastAsia="Times New Roman" w:hAnsi="Times New Roman" w:cs="Times New Roman"/>
        <w:i/>
        <w:color w:val="000000"/>
        <w:sz w:val="20"/>
        <w:szCs w:val="20"/>
        <w:lang w:val="en-US"/>
      </w:rPr>
      <w:t xml:space="preserve">, </w:t>
    </w:r>
    <w:r w:rsidR="00264D84">
      <w:rPr>
        <w:rFonts w:ascii="Times New Roman" w:hAnsi="Times New Roman" w:cs="Times New Roman"/>
        <w:sz w:val="20"/>
        <w:szCs w:val="20"/>
        <w:lang w:val="en-US"/>
      </w:rPr>
      <w:t>Authors</w:t>
    </w:r>
    <w:r w:rsidR="00215682" w:rsidRPr="00FC7755">
      <w:rPr>
        <w:rFonts w:ascii="Times New Roman" w:eastAsia="Times New Roman" w:hAnsi="Times New Roman" w:cs="Times New Roman"/>
        <w:i/>
        <w:color w:val="000000"/>
        <w:sz w:val="20"/>
        <w:szCs w:val="20"/>
      </w:rPr>
      <w:tab/>
    </w:r>
    <w:r w:rsidR="00215682" w:rsidRPr="00FC7755">
      <w:rPr>
        <w:rFonts w:ascii="Times New Roman" w:eastAsia="Times New Roman" w:hAnsi="Times New Roman" w:cs="Times New Roman"/>
        <w:i/>
        <w:color w:val="000000"/>
        <w:sz w:val="20"/>
        <w:szCs w:val="20"/>
      </w:rPr>
      <w:tab/>
    </w:r>
  </w:p>
  <w:p w:rsidR="009A4BBB" w:rsidRPr="00FC7755" w:rsidRDefault="009A4BBB">
    <w:pPr>
      <w:pBdr>
        <w:top w:val="nil"/>
        <w:left w:val="nil"/>
        <w:bottom w:val="nil"/>
        <w:right w:val="nil"/>
        <w:between w:val="nil"/>
      </w:pBdr>
      <w:tabs>
        <w:tab w:val="center" w:pos="4680"/>
        <w:tab w:val="right" w:pos="9360"/>
      </w:tabs>
      <w:spacing w:after="0" w:line="240" w:lineRule="auto"/>
      <w:rPr>
        <w:color w:val="000000"/>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6533" w:rsidRDefault="00626533">
      <w:pPr>
        <w:spacing w:after="0" w:line="240" w:lineRule="auto"/>
      </w:pPr>
      <w:r>
        <w:separator/>
      </w:r>
    </w:p>
  </w:footnote>
  <w:footnote w:type="continuationSeparator" w:id="1">
    <w:p w:rsidR="00626533" w:rsidRDefault="0062653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BBB" w:rsidRDefault="009A4BBB">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tblPr>
    <w:tblGrid>
      <w:gridCol w:w="1242"/>
      <w:gridCol w:w="5436"/>
      <w:gridCol w:w="2610"/>
    </w:tblGrid>
    <w:tr w:rsidR="00575D31" w:rsidTr="00801967">
      <w:trPr>
        <w:trHeight w:val="1032"/>
      </w:trPr>
      <w:tc>
        <w:tcPr>
          <w:tcW w:w="1242" w:type="dxa"/>
        </w:tcPr>
        <w:p w:rsidR="00575D31" w:rsidRPr="00C3780F" w:rsidRDefault="00100EF8"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noProof/>
              <w:color w:val="000000"/>
              <w:sz w:val="20"/>
              <w:szCs w:val="20"/>
              <w:lang w:val="en-GB" w:eastAsia="en-GB"/>
            </w:rPr>
            <w:drawing>
              <wp:inline distT="0" distB="0" distL="0" distR="0">
                <wp:extent cx="723900" cy="561975"/>
                <wp:effectExtent l="19050" t="0" r="0" b="0"/>
                <wp:docPr id="3" name="Picture 1"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elola Jurnal IKIP\JK\Vol 16 No 1 2017\FIx\Logo Jurnal LPPM.png"/>
                        <pic:cNvPicPr>
                          <a:picLocks noChangeAspect="1" noChangeArrowheads="1"/>
                        </pic:cNvPicPr>
                      </pic:nvPicPr>
                      <pic:blipFill>
                        <a:blip r:embed="rId1"/>
                        <a:srcRect/>
                        <a:stretch>
                          <a:fillRect/>
                        </a:stretch>
                      </pic:blipFill>
                      <pic:spPr bwMode="auto">
                        <a:xfrm>
                          <a:off x="0" y="0"/>
                          <a:ext cx="723900" cy="561975"/>
                        </a:xfrm>
                        <a:prstGeom prst="rect">
                          <a:avLst/>
                        </a:prstGeom>
                        <a:noFill/>
                        <a:ln w="9525">
                          <a:noFill/>
                          <a:miter lim="800000"/>
                          <a:headEnd/>
                          <a:tailEnd/>
                        </a:ln>
                      </pic:spPr>
                    </pic:pic>
                  </a:graphicData>
                </a:graphic>
              </wp:inline>
            </w:drawing>
          </w:r>
        </w:p>
      </w:tc>
      <w:tc>
        <w:tcPr>
          <w:tcW w:w="5436" w:type="dxa"/>
        </w:tcPr>
        <w:p w:rsidR="00575D31" w:rsidRPr="003C42B0"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C42B0">
            <w:rPr>
              <w:rFonts w:ascii="Times New Roman" w:eastAsia="Times New Roman" w:hAnsi="Times New Roman" w:cs="Times New Roman"/>
              <w:b/>
              <w:color w:val="000000"/>
              <w:sz w:val="24"/>
              <w:szCs w:val="24"/>
            </w:rPr>
            <w:t xml:space="preserve">Jurnal Kependidikan: </w:t>
          </w:r>
        </w:p>
        <w:p w:rsidR="00FC7755"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r w:rsidRPr="00C3780F">
            <w:rPr>
              <w:rFonts w:ascii="Times New Roman" w:eastAsia="Times New Roman" w:hAnsi="Times New Roman" w:cs="Times New Roman"/>
              <w:b/>
              <w:color w:val="000000"/>
              <w:sz w:val="20"/>
              <w:szCs w:val="20"/>
            </w:rPr>
            <w:t xml:space="preserve">Jurnal Hasil Penelitian dan Kajian Kepustakaan </w:t>
          </w:r>
        </w:p>
        <w:p w:rsidR="00575D31" w:rsidRPr="00C3780F" w:rsidRDefault="00575D31" w:rsidP="007B4E4E">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di Bidang Pendidikan, Pengajaran dan Pembelajaran</w:t>
          </w:r>
        </w:p>
        <w:p w:rsidR="00407C7E" w:rsidRPr="00407C7E" w:rsidRDefault="006128CC"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563C1"/>
              <w:sz w:val="20"/>
              <w:szCs w:val="20"/>
              <w:u w:val="single"/>
            </w:rPr>
          </w:pPr>
          <w:hyperlink r:id="rId2" w:history="1">
            <w:r w:rsidR="00407C7E" w:rsidRPr="003026AE">
              <w:rPr>
                <w:rStyle w:val="Hyperlink"/>
                <w:rFonts w:ascii="Times New Roman" w:eastAsia="Times New Roman" w:hAnsi="Times New Roman" w:cs="Times New Roman"/>
                <w:i/>
                <w:sz w:val="20"/>
                <w:szCs w:val="20"/>
              </w:rPr>
              <w:t>http://ojs.ikipmataram.ac.id/index.php/jurnalkependidikan/index</w:t>
            </w:r>
          </w:hyperlink>
        </w:p>
      </w:tc>
      <w:tc>
        <w:tcPr>
          <w:tcW w:w="2610" w:type="dxa"/>
        </w:tcPr>
        <w:p w:rsidR="00575D31" w:rsidRPr="00C3780F" w:rsidRDefault="00FC7755"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407C7E">
            <w:rPr>
              <w:rFonts w:ascii="Times New Roman" w:eastAsia="Times New Roman" w:hAnsi="Times New Roman" w:cs="Times New Roman"/>
              <w:i/>
              <w:color w:val="000000"/>
              <w:sz w:val="20"/>
              <w:szCs w:val="20"/>
            </w:rPr>
            <w:t xml:space="preserve">       </w:t>
          </w:r>
          <w:r w:rsidR="00795849">
            <w:rPr>
              <w:rFonts w:ascii="Times New Roman" w:eastAsia="Times New Roman" w:hAnsi="Times New Roman" w:cs="Times New Roman"/>
              <w:i/>
              <w:color w:val="000000"/>
              <w:sz w:val="20"/>
              <w:szCs w:val="20"/>
            </w:rPr>
            <w:t xml:space="preserve"> </w:t>
          </w:r>
          <w:r w:rsidR="0053364B" w:rsidRPr="000C537E">
            <w:rPr>
              <w:rFonts w:ascii="Times New Roman" w:eastAsia="Times New Roman" w:hAnsi="Times New Roman" w:cs="Times New Roman"/>
              <w:i/>
              <w:color w:val="000000"/>
              <w:sz w:val="20"/>
              <w:szCs w:val="20"/>
            </w:rPr>
            <w:t xml:space="preserve">    </w:t>
          </w:r>
          <w:r w:rsidR="00795849">
            <w:rPr>
              <w:rFonts w:ascii="Times New Roman" w:eastAsia="Times New Roman" w:hAnsi="Times New Roman" w:cs="Times New Roman"/>
              <w:i/>
              <w:color w:val="000000"/>
              <w:sz w:val="20"/>
              <w:szCs w:val="20"/>
              <w:lang w:val="en-US"/>
            </w:rPr>
            <w:t>Month-Year</w:t>
          </w:r>
          <w:r w:rsidR="00575D31" w:rsidRPr="00C3780F">
            <w:rPr>
              <w:rFonts w:ascii="Times New Roman" w:eastAsia="Times New Roman" w:hAnsi="Times New Roman" w:cs="Times New Roman"/>
              <w:i/>
              <w:color w:val="000000"/>
              <w:sz w:val="20"/>
              <w:szCs w:val="20"/>
            </w:rPr>
            <w:t>. Vol.</w:t>
          </w:r>
          <w:r w:rsidR="00575D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rPr>
            <w:t xml:space="preserve"> No</w:t>
          </w:r>
          <w:r w:rsidR="00795849">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rsidR="00575D31" w:rsidRPr="00C3780F" w:rsidRDefault="00575D31"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rsidR="008D3AFC" w:rsidRDefault="00612BBE" w:rsidP="008D3AFC">
          <w:pPr>
            <w:pBdr>
              <w:top w:val="nil"/>
              <w:left w:val="nil"/>
              <w:bottom w:val="nil"/>
              <w:right w:val="nil"/>
              <w:between w:val="nil"/>
            </w:pBdr>
            <w:tabs>
              <w:tab w:val="center" w:pos="4680"/>
              <w:tab w:val="right" w:pos="9360"/>
            </w:tabs>
            <w:spacing w:after="8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pp</w:t>
          </w:r>
          <w:r w:rsidR="0053364B">
            <w:rPr>
              <w:rFonts w:ascii="Times New Roman" w:eastAsia="Times New Roman" w:hAnsi="Times New Roman" w:cs="Times New Roman"/>
              <w:i/>
              <w:color w:val="000000"/>
              <w:sz w:val="20"/>
              <w:szCs w:val="20"/>
              <w:lang w:val="en-US"/>
            </w:rPr>
            <w:t xml:space="preserve"> xx</w:t>
          </w:r>
          <w:r>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rsidR="00575D31" w:rsidRPr="00C3780F" w:rsidRDefault="008D3AFC"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D908C6">
            <w:rPr>
              <w:rFonts w:ascii="Times New Roman" w:eastAsia="Times New Roman" w:hAnsi="Times New Roman" w:cs="Times New Roman"/>
              <w:i/>
              <w:color w:val="0070C0"/>
              <w:sz w:val="17"/>
              <w:szCs w:val="17"/>
              <w:u w:val="single"/>
              <w:lang w:val="en-US"/>
            </w:rPr>
            <w:t>Email: jlppm@ikipmataram.ac.id</w:t>
          </w:r>
          <w:r w:rsidR="00575D31" w:rsidRPr="00C3780F">
            <w:rPr>
              <w:rFonts w:ascii="Times New Roman" w:eastAsia="Times New Roman" w:hAnsi="Times New Roman" w:cs="Times New Roman"/>
              <w:i/>
              <w:color w:val="000000"/>
              <w:sz w:val="20"/>
              <w:szCs w:val="20"/>
            </w:rPr>
            <w:t xml:space="preserve"> </w:t>
          </w:r>
        </w:p>
      </w:tc>
    </w:tr>
  </w:tbl>
  <w:p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tblPr>
    <w:tblGrid>
      <w:gridCol w:w="1242"/>
      <w:gridCol w:w="5529"/>
      <w:gridCol w:w="2268"/>
    </w:tblGrid>
    <w:tr w:rsidR="00C23F10" w:rsidTr="00C3780F">
      <w:trPr>
        <w:trHeight w:val="960"/>
      </w:trPr>
      <w:tc>
        <w:tcPr>
          <w:tcW w:w="1242" w:type="dxa"/>
        </w:tcPr>
        <w:p w:rsidR="00C23F10" w:rsidRPr="00C3780F" w:rsidRDefault="00100EF8"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noProof/>
              <w:color w:val="000000"/>
              <w:sz w:val="20"/>
              <w:szCs w:val="20"/>
              <w:lang w:val="en-GB" w:eastAsia="en-GB"/>
            </w:rPr>
            <w:drawing>
              <wp:inline distT="0" distB="0" distL="0" distR="0">
                <wp:extent cx="723900" cy="561975"/>
                <wp:effectExtent l="19050" t="0" r="0" b="0"/>
                <wp:docPr id="4" name="Picture 2"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srcRect/>
                        <a:stretch>
                          <a:fillRect/>
                        </a:stretch>
                      </pic:blipFill>
                      <pic:spPr bwMode="auto">
                        <a:xfrm>
                          <a:off x="0" y="0"/>
                          <a:ext cx="723900" cy="561975"/>
                        </a:xfrm>
                        <a:prstGeom prst="rect">
                          <a:avLst/>
                        </a:prstGeom>
                        <a:noFill/>
                        <a:ln w="9525">
                          <a:noFill/>
                          <a:miter lim="800000"/>
                          <a:headEnd/>
                          <a:tailEnd/>
                        </a:ln>
                      </pic:spPr>
                    </pic:pic>
                  </a:graphicData>
                </a:graphic>
              </wp:inline>
            </w:drawing>
          </w:r>
        </w:p>
      </w:tc>
      <w:tc>
        <w:tcPr>
          <w:tcW w:w="5529" w:type="dxa"/>
        </w:tcPr>
        <w:p w:rsidR="00C23F10" w:rsidRPr="00C3780F" w:rsidRDefault="00C23F1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20AA411A"/>
    <w:multiLevelType w:val="hybridMultilevel"/>
    <w:tmpl w:val="5D16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2"/>
  </w:num>
  <w:num w:numId="2">
    <w:abstractNumId w:val="5"/>
  </w:num>
  <w:num w:numId="3">
    <w:abstractNumId w:val="1"/>
  </w:num>
  <w:num w:numId="4">
    <w:abstractNumId w:val="4"/>
  </w:num>
  <w:num w:numId="5">
    <w:abstractNumId w:val="3"/>
  </w:num>
  <w:num w:numId="6">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1"/>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6EA7"/>
    <w:rsid w:val="000210C7"/>
    <w:rsid w:val="00036B28"/>
    <w:rsid w:val="00043005"/>
    <w:rsid w:val="00055B2A"/>
    <w:rsid w:val="000710CD"/>
    <w:rsid w:val="0007676A"/>
    <w:rsid w:val="00094479"/>
    <w:rsid w:val="00095A4B"/>
    <w:rsid w:val="000A7B2B"/>
    <w:rsid w:val="000B4FBC"/>
    <w:rsid w:val="000C129F"/>
    <w:rsid w:val="000C537E"/>
    <w:rsid w:val="000E0215"/>
    <w:rsid w:val="000E3154"/>
    <w:rsid w:val="000E6767"/>
    <w:rsid w:val="00100EF8"/>
    <w:rsid w:val="0010154D"/>
    <w:rsid w:val="001107A8"/>
    <w:rsid w:val="00114D7E"/>
    <w:rsid w:val="00116E96"/>
    <w:rsid w:val="001214BA"/>
    <w:rsid w:val="001258E5"/>
    <w:rsid w:val="00160E58"/>
    <w:rsid w:val="00162BEE"/>
    <w:rsid w:val="001734E0"/>
    <w:rsid w:val="001832D0"/>
    <w:rsid w:val="001958DF"/>
    <w:rsid w:val="001A00F1"/>
    <w:rsid w:val="001A2DA1"/>
    <w:rsid w:val="001C068E"/>
    <w:rsid w:val="001C3882"/>
    <w:rsid w:val="001C6628"/>
    <w:rsid w:val="001F0723"/>
    <w:rsid w:val="00205AC6"/>
    <w:rsid w:val="00207D85"/>
    <w:rsid w:val="00207D9E"/>
    <w:rsid w:val="002149DA"/>
    <w:rsid w:val="00215682"/>
    <w:rsid w:val="00225B28"/>
    <w:rsid w:val="0023051F"/>
    <w:rsid w:val="002464B3"/>
    <w:rsid w:val="00246A48"/>
    <w:rsid w:val="00253505"/>
    <w:rsid w:val="00260C11"/>
    <w:rsid w:val="00264D84"/>
    <w:rsid w:val="00267BC3"/>
    <w:rsid w:val="00274660"/>
    <w:rsid w:val="00280D6D"/>
    <w:rsid w:val="0028168B"/>
    <w:rsid w:val="00281B23"/>
    <w:rsid w:val="002875DC"/>
    <w:rsid w:val="002B35EC"/>
    <w:rsid w:val="002B76BE"/>
    <w:rsid w:val="002C70B9"/>
    <w:rsid w:val="002F0D0F"/>
    <w:rsid w:val="00325AC7"/>
    <w:rsid w:val="00333535"/>
    <w:rsid w:val="003414B9"/>
    <w:rsid w:val="00375D2E"/>
    <w:rsid w:val="00386D9F"/>
    <w:rsid w:val="003A6548"/>
    <w:rsid w:val="003B537E"/>
    <w:rsid w:val="003B6D50"/>
    <w:rsid w:val="003C57CB"/>
    <w:rsid w:val="00400015"/>
    <w:rsid w:val="00402CF3"/>
    <w:rsid w:val="00407C7E"/>
    <w:rsid w:val="004164BA"/>
    <w:rsid w:val="00430FA0"/>
    <w:rsid w:val="004420D3"/>
    <w:rsid w:val="0045288A"/>
    <w:rsid w:val="004653CD"/>
    <w:rsid w:val="004770EB"/>
    <w:rsid w:val="004A1E64"/>
    <w:rsid w:val="004A34C8"/>
    <w:rsid w:val="004A3A2C"/>
    <w:rsid w:val="004A472C"/>
    <w:rsid w:val="004A700B"/>
    <w:rsid w:val="004D52E6"/>
    <w:rsid w:val="004E723A"/>
    <w:rsid w:val="00503B26"/>
    <w:rsid w:val="0051092C"/>
    <w:rsid w:val="00511051"/>
    <w:rsid w:val="00512A76"/>
    <w:rsid w:val="00524A61"/>
    <w:rsid w:val="00525A96"/>
    <w:rsid w:val="0053364B"/>
    <w:rsid w:val="00552355"/>
    <w:rsid w:val="00553882"/>
    <w:rsid w:val="00555C73"/>
    <w:rsid w:val="005744BC"/>
    <w:rsid w:val="00575D31"/>
    <w:rsid w:val="00584D07"/>
    <w:rsid w:val="00585E2F"/>
    <w:rsid w:val="005A7627"/>
    <w:rsid w:val="005B3622"/>
    <w:rsid w:val="005C128F"/>
    <w:rsid w:val="005D74D5"/>
    <w:rsid w:val="005E1A4A"/>
    <w:rsid w:val="005E3488"/>
    <w:rsid w:val="005E6242"/>
    <w:rsid w:val="005E79F5"/>
    <w:rsid w:val="005F122D"/>
    <w:rsid w:val="0060513C"/>
    <w:rsid w:val="006128CC"/>
    <w:rsid w:val="00612BBE"/>
    <w:rsid w:val="00625815"/>
    <w:rsid w:val="00626533"/>
    <w:rsid w:val="0063778B"/>
    <w:rsid w:val="00647744"/>
    <w:rsid w:val="00653319"/>
    <w:rsid w:val="006539F9"/>
    <w:rsid w:val="00667DF6"/>
    <w:rsid w:val="006721DE"/>
    <w:rsid w:val="00683E51"/>
    <w:rsid w:val="006A033E"/>
    <w:rsid w:val="006A274C"/>
    <w:rsid w:val="006A427F"/>
    <w:rsid w:val="006B6F47"/>
    <w:rsid w:val="006F6818"/>
    <w:rsid w:val="007041A5"/>
    <w:rsid w:val="0071610C"/>
    <w:rsid w:val="00716669"/>
    <w:rsid w:val="007215FA"/>
    <w:rsid w:val="00732C4D"/>
    <w:rsid w:val="007338F1"/>
    <w:rsid w:val="00734C12"/>
    <w:rsid w:val="00751266"/>
    <w:rsid w:val="00751EB6"/>
    <w:rsid w:val="00753A63"/>
    <w:rsid w:val="0077292D"/>
    <w:rsid w:val="00777C6B"/>
    <w:rsid w:val="00787C5C"/>
    <w:rsid w:val="00795849"/>
    <w:rsid w:val="007A586B"/>
    <w:rsid w:val="007A65CE"/>
    <w:rsid w:val="007B058C"/>
    <w:rsid w:val="007B4E4E"/>
    <w:rsid w:val="007B4F04"/>
    <w:rsid w:val="007B62B3"/>
    <w:rsid w:val="007B7438"/>
    <w:rsid w:val="007C1357"/>
    <w:rsid w:val="007D1530"/>
    <w:rsid w:val="007D2F8A"/>
    <w:rsid w:val="007D78FB"/>
    <w:rsid w:val="007F26E7"/>
    <w:rsid w:val="007F29EB"/>
    <w:rsid w:val="00801967"/>
    <w:rsid w:val="008019DA"/>
    <w:rsid w:val="00803216"/>
    <w:rsid w:val="00803835"/>
    <w:rsid w:val="0081376F"/>
    <w:rsid w:val="00814500"/>
    <w:rsid w:val="00816FD3"/>
    <w:rsid w:val="00823331"/>
    <w:rsid w:val="0082485F"/>
    <w:rsid w:val="0083092B"/>
    <w:rsid w:val="00831F35"/>
    <w:rsid w:val="00842F2E"/>
    <w:rsid w:val="00852490"/>
    <w:rsid w:val="008634CD"/>
    <w:rsid w:val="00880758"/>
    <w:rsid w:val="00887F9A"/>
    <w:rsid w:val="00896395"/>
    <w:rsid w:val="008B0BA2"/>
    <w:rsid w:val="008C66DE"/>
    <w:rsid w:val="008C6F2F"/>
    <w:rsid w:val="008D2AEB"/>
    <w:rsid w:val="008D3AFC"/>
    <w:rsid w:val="008D63AE"/>
    <w:rsid w:val="008E4C14"/>
    <w:rsid w:val="008F3BA3"/>
    <w:rsid w:val="00900054"/>
    <w:rsid w:val="00911ECE"/>
    <w:rsid w:val="009164D7"/>
    <w:rsid w:val="00917F1C"/>
    <w:rsid w:val="00923B8B"/>
    <w:rsid w:val="00935575"/>
    <w:rsid w:val="00954B6A"/>
    <w:rsid w:val="00977C4F"/>
    <w:rsid w:val="0098028B"/>
    <w:rsid w:val="00980EB1"/>
    <w:rsid w:val="0098354F"/>
    <w:rsid w:val="00997A96"/>
    <w:rsid w:val="009A3632"/>
    <w:rsid w:val="009A4BBB"/>
    <w:rsid w:val="009A7377"/>
    <w:rsid w:val="009C164F"/>
    <w:rsid w:val="009C1ACD"/>
    <w:rsid w:val="009F2399"/>
    <w:rsid w:val="009F6E9F"/>
    <w:rsid w:val="00A04067"/>
    <w:rsid w:val="00A32508"/>
    <w:rsid w:val="00A35578"/>
    <w:rsid w:val="00A37C6F"/>
    <w:rsid w:val="00A461D6"/>
    <w:rsid w:val="00A53510"/>
    <w:rsid w:val="00A65742"/>
    <w:rsid w:val="00A70B40"/>
    <w:rsid w:val="00A84815"/>
    <w:rsid w:val="00A90924"/>
    <w:rsid w:val="00A92673"/>
    <w:rsid w:val="00A94D78"/>
    <w:rsid w:val="00A94F09"/>
    <w:rsid w:val="00AB3679"/>
    <w:rsid w:val="00AD717B"/>
    <w:rsid w:val="00AF651B"/>
    <w:rsid w:val="00B02038"/>
    <w:rsid w:val="00B17385"/>
    <w:rsid w:val="00B235E8"/>
    <w:rsid w:val="00B2453F"/>
    <w:rsid w:val="00B25FD1"/>
    <w:rsid w:val="00B3680E"/>
    <w:rsid w:val="00B47DD1"/>
    <w:rsid w:val="00B622E8"/>
    <w:rsid w:val="00B71075"/>
    <w:rsid w:val="00B82482"/>
    <w:rsid w:val="00B839B8"/>
    <w:rsid w:val="00B96D5E"/>
    <w:rsid w:val="00BA03BA"/>
    <w:rsid w:val="00BA3E0F"/>
    <w:rsid w:val="00BB0133"/>
    <w:rsid w:val="00BB1208"/>
    <w:rsid w:val="00BB54BD"/>
    <w:rsid w:val="00BB5F0C"/>
    <w:rsid w:val="00BC55FA"/>
    <w:rsid w:val="00BE5737"/>
    <w:rsid w:val="00BE7E98"/>
    <w:rsid w:val="00BF1BFF"/>
    <w:rsid w:val="00C01733"/>
    <w:rsid w:val="00C23F10"/>
    <w:rsid w:val="00C319C6"/>
    <w:rsid w:val="00C31F72"/>
    <w:rsid w:val="00C34DC0"/>
    <w:rsid w:val="00C34E37"/>
    <w:rsid w:val="00C3780F"/>
    <w:rsid w:val="00C53551"/>
    <w:rsid w:val="00C65344"/>
    <w:rsid w:val="00C76019"/>
    <w:rsid w:val="00C832BE"/>
    <w:rsid w:val="00C84EEC"/>
    <w:rsid w:val="00C95997"/>
    <w:rsid w:val="00CA5E87"/>
    <w:rsid w:val="00CA6C8C"/>
    <w:rsid w:val="00CB1D4D"/>
    <w:rsid w:val="00CD7B34"/>
    <w:rsid w:val="00CF3372"/>
    <w:rsid w:val="00CF5122"/>
    <w:rsid w:val="00CF67DC"/>
    <w:rsid w:val="00D21A80"/>
    <w:rsid w:val="00D44D5C"/>
    <w:rsid w:val="00D54AAE"/>
    <w:rsid w:val="00D62EDF"/>
    <w:rsid w:val="00D65A72"/>
    <w:rsid w:val="00D80BC8"/>
    <w:rsid w:val="00D83462"/>
    <w:rsid w:val="00D92246"/>
    <w:rsid w:val="00DA4DC1"/>
    <w:rsid w:val="00DB3436"/>
    <w:rsid w:val="00DD26BE"/>
    <w:rsid w:val="00DD5864"/>
    <w:rsid w:val="00DD79E5"/>
    <w:rsid w:val="00DE1EB0"/>
    <w:rsid w:val="00DE5E1C"/>
    <w:rsid w:val="00DF4761"/>
    <w:rsid w:val="00E05CE8"/>
    <w:rsid w:val="00E132D8"/>
    <w:rsid w:val="00E24D9F"/>
    <w:rsid w:val="00E32F57"/>
    <w:rsid w:val="00E34C95"/>
    <w:rsid w:val="00E56DA7"/>
    <w:rsid w:val="00E858C4"/>
    <w:rsid w:val="00E9519B"/>
    <w:rsid w:val="00EB1573"/>
    <w:rsid w:val="00EC0C2C"/>
    <w:rsid w:val="00EF1F97"/>
    <w:rsid w:val="00EF5134"/>
    <w:rsid w:val="00EF7B31"/>
    <w:rsid w:val="00F0114D"/>
    <w:rsid w:val="00F07779"/>
    <w:rsid w:val="00F109EB"/>
    <w:rsid w:val="00F14AB8"/>
    <w:rsid w:val="00F20C70"/>
    <w:rsid w:val="00F34592"/>
    <w:rsid w:val="00F37088"/>
    <w:rsid w:val="00F41269"/>
    <w:rsid w:val="00F600C0"/>
    <w:rsid w:val="00F62366"/>
    <w:rsid w:val="00F6413F"/>
    <w:rsid w:val="00F80372"/>
    <w:rsid w:val="00F81E4A"/>
    <w:rsid w:val="00F86DCD"/>
    <w:rsid w:val="00FA10F9"/>
    <w:rsid w:val="00FA36CB"/>
    <w:rsid w:val="00FC7755"/>
    <w:rsid w:val="00FE26F0"/>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0215"/>
    <w:pPr>
      <w:spacing w:after="160" w:line="259" w:lineRule="auto"/>
    </w:pPr>
    <w:rPr>
      <w:sz w:val="22"/>
      <w:szCs w:val="22"/>
      <w:lang w:val="id-ID"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lang w:val="id-ID" w:eastAsia="id-ID"/>
    </w:rPr>
  </w:style>
  <w:style w:type="table" w:styleId="TableGrid">
    <w:name w:val="Table Grid"/>
    <w:basedOn w:val="TableNormal"/>
    <w:uiPriority w:val="9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1"/>
    <w:qFormat/>
    <w:rsid w:val="002149DA"/>
    <w:pPr>
      <w:ind w:left="720"/>
      <w:contextualSpacing/>
    </w:pPr>
    <w:rPr>
      <w:rFonts w:cs="Times New Roman"/>
      <w:sz w:val="20"/>
      <w:szCs w:val="20"/>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82485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5">
    <w:name w:val="15"/>
    <w:rsid w:val="00281B23"/>
    <w:rPr>
      <w:rFonts w:ascii="Calibri" w:hAnsi="Calibri" w:cs="Calibri" w:hint="default"/>
    </w:rPr>
  </w:style>
  <w:style w:type="character" w:customStyle="1" w:styleId="16">
    <w:name w:val="16"/>
    <w:rsid w:val="00281B23"/>
    <w:rPr>
      <w:rFonts w:ascii="Calibri" w:hAnsi="Calibri" w:cs="Calibri" w:hint="default"/>
      <w:color w:val="0000FF"/>
      <w:u w:val="single"/>
    </w:rPr>
  </w:style>
  <w:style w:type="character" w:styleId="Emphasis">
    <w:name w:val="Emphasis"/>
    <w:uiPriority w:val="20"/>
    <w:qFormat/>
    <w:rsid w:val="00FE26F0"/>
    <w:rPr>
      <w:i/>
      <w:iCs/>
    </w:rPr>
  </w:style>
  <w:style w:type="paragraph" w:customStyle="1" w:styleId="IEEETitle">
    <w:name w:val="IEEE Title"/>
    <w:basedOn w:val="Normal"/>
    <w:next w:val="Normal"/>
    <w:rsid w:val="00F86DCD"/>
    <w:pPr>
      <w:adjustRightInd w:val="0"/>
      <w:snapToGrid w:val="0"/>
      <w:spacing w:after="0" w:line="240" w:lineRule="auto"/>
      <w:jc w:val="center"/>
    </w:pPr>
    <w:rPr>
      <w:rFonts w:ascii="Times New Roman" w:eastAsia="SimSun" w:hAnsi="Times New Roman" w:cs="Times New Roman"/>
      <w:sz w:val="48"/>
      <w:szCs w:val="24"/>
      <w:lang w:eastAsia="zh-CN"/>
    </w:rPr>
  </w:style>
  <w:style w:type="character" w:customStyle="1" w:styleId="shorttext">
    <w:name w:val="short_text"/>
    <w:basedOn w:val="DefaultParagraphFont"/>
    <w:rsid w:val="00F86DCD"/>
  </w:style>
  <w:style w:type="paragraph" w:customStyle="1" w:styleId="Abstract">
    <w:name w:val="Abstract"/>
    <w:basedOn w:val="Normal"/>
    <w:next w:val="Normal"/>
    <w:rsid w:val="0023051F"/>
    <w:pPr>
      <w:autoSpaceDE w:val="0"/>
      <w:autoSpaceDN w:val="0"/>
      <w:spacing w:before="20" w:after="0" w:line="240" w:lineRule="auto"/>
      <w:ind w:firstLine="202"/>
      <w:jc w:val="both"/>
    </w:pPr>
    <w:rPr>
      <w:rFonts w:ascii="Times New Roman" w:eastAsia="Times New Roman" w:hAnsi="Times New Roman" w:cs="Times New Roman"/>
      <w:b/>
      <w:bCs/>
      <w:sz w:val="18"/>
      <w:szCs w:val="18"/>
      <w:lang w:val="en-US"/>
    </w:rPr>
  </w:style>
  <w:style w:type="paragraph" w:customStyle="1" w:styleId="IEEEParagraph">
    <w:name w:val="IEEE Paragraph"/>
    <w:basedOn w:val="Normal"/>
    <w:link w:val="IEEEParagraphChar"/>
    <w:rsid w:val="0023051F"/>
    <w:pPr>
      <w:adjustRightInd w:val="0"/>
      <w:snapToGrid w:val="0"/>
      <w:spacing w:after="0" w:line="240" w:lineRule="auto"/>
      <w:ind w:firstLine="216"/>
      <w:jc w:val="both"/>
    </w:pPr>
    <w:rPr>
      <w:rFonts w:ascii="Times New Roman" w:eastAsia="SimSun" w:hAnsi="Times New Roman" w:cs="Times New Roman"/>
      <w:sz w:val="24"/>
      <w:szCs w:val="24"/>
      <w:lang w:eastAsia="zh-CN"/>
    </w:rPr>
  </w:style>
  <w:style w:type="character" w:customStyle="1" w:styleId="IEEEParagraphChar">
    <w:name w:val="IEEE Paragraph Char"/>
    <w:link w:val="IEEEParagraph"/>
    <w:rsid w:val="0023051F"/>
    <w:rPr>
      <w:rFonts w:ascii="Times New Roman" w:eastAsia="SimSun" w:hAnsi="Times New Roman" w:cs="Times New Roman"/>
      <w:sz w:val="24"/>
      <w:szCs w:val="24"/>
      <w:lang w:val="id-ID" w:eastAsia="zh-CN"/>
    </w:rPr>
  </w:style>
  <w:style w:type="character" w:customStyle="1" w:styleId="mediumtext">
    <w:name w:val="medium_text"/>
    <w:basedOn w:val="DefaultParagraphFont"/>
    <w:rsid w:val="0023051F"/>
  </w:style>
  <w:style w:type="paragraph" w:customStyle="1" w:styleId="IEEEHeading1">
    <w:name w:val="IEEE Heading 1"/>
    <w:basedOn w:val="Normal"/>
    <w:next w:val="IEEEParagraph"/>
    <w:rsid w:val="0023051F"/>
    <w:pPr>
      <w:numPr>
        <w:numId w:val="6"/>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eastAsia="zh-CN"/>
    </w:rPr>
  </w:style>
  <w:style w:type="paragraph" w:styleId="Caption">
    <w:name w:val="caption"/>
    <w:basedOn w:val="Normal"/>
    <w:next w:val="Normal"/>
    <w:qFormat/>
    <w:rsid w:val="0023051F"/>
    <w:pPr>
      <w:spacing w:before="120" w:after="120" w:line="240" w:lineRule="auto"/>
    </w:pPr>
    <w:rPr>
      <w:rFonts w:ascii="Times New Roman" w:eastAsia="SimSun" w:hAnsi="Times New Roman" w:cs="Times New Roman"/>
      <w:b/>
      <w:bCs/>
      <w:sz w:val="20"/>
      <w:szCs w:val="20"/>
      <w:lang w:eastAsia="zh-CN"/>
    </w:rPr>
  </w:style>
  <w:style w:type="paragraph" w:customStyle="1" w:styleId="IEEEFigureCaptionSingle-Line">
    <w:name w:val="IEEE Figure Caption Single-Line"/>
    <w:basedOn w:val="Normal"/>
    <w:next w:val="IEEEParagraph"/>
    <w:rsid w:val="0023051F"/>
    <w:pPr>
      <w:spacing w:before="120" w:after="120" w:line="240" w:lineRule="auto"/>
      <w:jc w:val="center"/>
    </w:pPr>
    <w:rPr>
      <w:rFonts w:ascii="Times New Roman" w:eastAsia="SimSun" w:hAnsi="Times New Roman" w:cs="Times New Roman"/>
      <w:sz w:val="16"/>
      <w:szCs w:val="24"/>
      <w:lang w:eastAsia="zh-C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ojs.ikipmataram.ac.id/index.php/jurnalkependidikan/index"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plotArea>
      <c:layout/>
      <c:lineChart>
        <c:grouping val="standard"/>
        <c:ser>
          <c:idx val="0"/>
          <c:order val="0"/>
          <c:tx>
            <c:strRef>
              <c:f>Sheet1!$B$1</c:f>
              <c:strCache>
                <c:ptCount val="1"/>
                <c:pt idx="0">
                  <c:v>APS</c:v>
                </c:pt>
              </c:strCache>
            </c:strRef>
          </c:tx>
          <c:marker>
            <c:symbol val="none"/>
          </c:marker>
          <c:cat>
            <c:strRef>
              <c:f>Sheet1!$A$2:$A$5</c:f>
              <c:strCache>
                <c:ptCount val="4"/>
                <c:pt idx="0">
                  <c:v>7-12 th-SD/MI</c:v>
                </c:pt>
                <c:pt idx="1">
                  <c:v>13-15 th-SMP/MTs</c:v>
                </c:pt>
                <c:pt idx="2">
                  <c:v>16-18 th-SMA/MA</c:v>
                </c:pt>
                <c:pt idx="3">
                  <c:v>19-24 th-Perguruan Tinggi</c:v>
                </c:pt>
              </c:strCache>
            </c:strRef>
          </c:cat>
          <c:val>
            <c:numRef>
              <c:f>Sheet1!$B$2:$B$5</c:f>
              <c:numCache>
                <c:formatCode>General</c:formatCode>
                <c:ptCount val="4"/>
                <c:pt idx="0">
                  <c:v>96.914600000000036</c:v>
                </c:pt>
                <c:pt idx="1">
                  <c:v>84.307300000000012</c:v>
                </c:pt>
                <c:pt idx="2">
                  <c:v>56.2346</c:v>
                </c:pt>
                <c:pt idx="3">
                  <c:v>15.0214</c:v>
                </c:pt>
              </c:numCache>
            </c:numRef>
          </c:val>
        </c:ser>
        <c:ser>
          <c:idx val="1"/>
          <c:order val="1"/>
          <c:tx>
            <c:strRef>
              <c:f>Sheet1!$C$1</c:f>
              <c:strCache>
                <c:ptCount val="1"/>
                <c:pt idx="0">
                  <c:v>APK</c:v>
                </c:pt>
              </c:strCache>
            </c:strRef>
          </c:tx>
          <c:marker>
            <c:symbol val="none"/>
          </c:marker>
          <c:cat>
            <c:strRef>
              <c:f>Sheet1!$A$2:$A$5</c:f>
              <c:strCache>
                <c:ptCount val="4"/>
                <c:pt idx="0">
                  <c:v>7-12 th-SD/MI</c:v>
                </c:pt>
                <c:pt idx="1">
                  <c:v>13-15 th-SMP/MTs</c:v>
                </c:pt>
                <c:pt idx="2">
                  <c:v>16-18 th-SMA/MA</c:v>
                </c:pt>
                <c:pt idx="3">
                  <c:v>19-24 th-Perguruan Tinggi</c:v>
                </c:pt>
              </c:strCache>
            </c:strRef>
          </c:cat>
          <c:val>
            <c:numRef>
              <c:f>Sheet1!$C$2:$C$5</c:f>
              <c:numCache>
                <c:formatCode>General</c:formatCode>
                <c:ptCount val="4"/>
                <c:pt idx="0" formatCode="0.00E+00">
                  <c:v>107.85</c:v>
                </c:pt>
                <c:pt idx="1">
                  <c:v>81.046600000000026</c:v>
                </c:pt>
                <c:pt idx="2">
                  <c:v>58.652000000000001</c:v>
                </c:pt>
                <c:pt idx="3">
                  <c:v>15.033800000000001</c:v>
                </c:pt>
              </c:numCache>
            </c:numRef>
          </c:val>
        </c:ser>
        <c:ser>
          <c:idx val="2"/>
          <c:order val="2"/>
          <c:tx>
            <c:strRef>
              <c:f>Sheet1!$D$1</c:f>
              <c:strCache>
                <c:ptCount val="1"/>
                <c:pt idx="0">
                  <c:v>APM</c:v>
                </c:pt>
              </c:strCache>
            </c:strRef>
          </c:tx>
          <c:marker>
            <c:symbol val="none"/>
          </c:marker>
          <c:cat>
            <c:strRef>
              <c:f>Sheet1!$A$2:$A$5</c:f>
              <c:strCache>
                <c:ptCount val="4"/>
                <c:pt idx="0">
                  <c:v>7-12 th-SD/MI</c:v>
                </c:pt>
                <c:pt idx="1">
                  <c:v>13-15 th-SMP/MTs</c:v>
                </c:pt>
                <c:pt idx="2">
                  <c:v>16-18 th-SMA/MA</c:v>
                </c:pt>
                <c:pt idx="3">
                  <c:v>19-24 th-Perguruan Tinggi</c:v>
                </c:pt>
              </c:strCache>
            </c:strRef>
          </c:cat>
          <c:val>
            <c:numRef>
              <c:f>Sheet1!$D$2:$D$5</c:f>
              <c:numCache>
                <c:formatCode>General</c:formatCode>
                <c:ptCount val="4"/>
                <c:pt idx="0">
                  <c:v>93.68389999999998</c:v>
                </c:pt>
                <c:pt idx="1">
                  <c:v>65.751499999999993</c:v>
                </c:pt>
                <c:pt idx="2">
                  <c:v>45.249500000000012</c:v>
                </c:pt>
                <c:pt idx="3">
                  <c:v>11.3284</c:v>
                </c:pt>
              </c:numCache>
            </c:numRef>
          </c:val>
        </c:ser>
        <c:marker val="1"/>
        <c:axId val="13293824"/>
        <c:axId val="40538112"/>
      </c:lineChart>
      <c:catAx>
        <c:axId val="13293824"/>
        <c:scaling>
          <c:orientation val="minMax"/>
        </c:scaling>
        <c:axPos val="b"/>
        <c:numFmt formatCode="General" sourceLinked="1"/>
        <c:tickLblPos val="nextTo"/>
        <c:crossAx val="40538112"/>
        <c:crosses val="autoZero"/>
        <c:auto val="1"/>
        <c:lblAlgn val="ctr"/>
        <c:lblOffset val="100"/>
      </c:catAx>
      <c:valAx>
        <c:axId val="40538112"/>
        <c:scaling>
          <c:orientation val="minMax"/>
        </c:scaling>
        <c:axPos val="l"/>
        <c:majorGridlines/>
        <c:numFmt formatCode="General" sourceLinked="1"/>
        <c:tickLblPos val="nextTo"/>
        <c:crossAx val="13293824"/>
        <c:crosses val="autoZero"/>
        <c:crossBetween val="between"/>
      </c:valAx>
    </c:plotArea>
    <c:legend>
      <c:legendPos val="r"/>
      <c:layout/>
    </c:legend>
    <c:plotVisOnly val="1"/>
    <c:dispBlanksAs val="gap"/>
  </c:chart>
  <c:spPr>
    <a:ln>
      <a:noFill/>
    </a:ln>
  </c:sp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CB8C4-81A2-42F3-882C-05195818B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4422</Words>
  <Characters>82207</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37</CharactersWithSpaces>
  <SharedDoc>false</SharedDoc>
  <HLinks>
    <vt:vector size="12" baseType="variant">
      <vt:variant>
        <vt:i4>6488166</vt:i4>
      </vt:variant>
      <vt:variant>
        <vt:i4>0</vt:i4>
      </vt:variant>
      <vt:variant>
        <vt:i4>0</vt:i4>
      </vt:variant>
      <vt:variant>
        <vt:i4>5</vt:i4>
      </vt:variant>
      <vt:variant>
        <vt:lpwstr>http://creativecommons.org/licenses/by/4.0/</vt:lpwstr>
      </vt:variant>
      <vt:variant>
        <vt:lpwstr/>
      </vt:variant>
      <vt:variant>
        <vt:i4>2490401</vt:i4>
      </vt:variant>
      <vt:variant>
        <vt:i4>0</vt:i4>
      </vt:variant>
      <vt:variant>
        <vt:i4>0</vt:i4>
      </vt:variant>
      <vt:variant>
        <vt:i4>5</vt:i4>
      </vt:variant>
      <vt:variant>
        <vt:lpwstr>http://ojs.ikipmataram.ac.id/index.php/jurnalkependidikan/inde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5592</dc:creator>
  <cp:lastModifiedBy>Windows User</cp:lastModifiedBy>
  <cp:revision>2</cp:revision>
  <dcterms:created xsi:type="dcterms:W3CDTF">2021-02-16T04:12:00Z</dcterms:created>
  <dcterms:modified xsi:type="dcterms:W3CDTF">2021-02-16T04:12:00Z</dcterms:modified>
</cp:coreProperties>
</file>